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D3F6A" w14:textId="77777777" w:rsidR="00DD1591" w:rsidRDefault="00C50CB7" w:rsidP="00F87CE8">
      <w:pPr>
        <w:pStyle w:val="Title"/>
      </w:pPr>
      <w:r w:rsidRPr="00515AD0">
        <w:t>TREKIS</w:t>
      </w:r>
      <w:r w:rsidRPr="00DD1591">
        <w:t xml:space="preserve"> 4</w:t>
      </w:r>
    </w:p>
    <w:p w14:paraId="51C6CFC0" w14:textId="77777777" w:rsidR="00DD1591" w:rsidRPr="00DD1591" w:rsidRDefault="00DD1591" w:rsidP="00F87CE8">
      <w:pPr>
        <w:pStyle w:val="Subtitle"/>
      </w:pPr>
      <w:r w:rsidRPr="00DD1591">
        <w:rPr>
          <w:u w:val="single"/>
        </w:rPr>
        <w:t>T</w:t>
      </w:r>
      <w:r>
        <w:t>ime-</w:t>
      </w:r>
      <w:r w:rsidRPr="00DD1591">
        <w:rPr>
          <w:u w:val="single"/>
        </w:rPr>
        <w:t>R</w:t>
      </w:r>
      <w:r w:rsidRPr="008B05D5">
        <w:rPr>
          <w:u w:val="single"/>
        </w:rPr>
        <w:t>e</w:t>
      </w:r>
      <w:r>
        <w:t xml:space="preserve">solved </w:t>
      </w:r>
      <w:r w:rsidRPr="00DD1591">
        <w:rPr>
          <w:u w:val="single"/>
        </w:rPr>
        <w:t>K</w:t>
      </w:r>
      <w:r>
        <w:t xml:space="preserve">inetics in </w:t>
      </w:r>
      <w:r w:rsidRPr="00DD1591">
        <w:rPr>
          <w:u w:val="single"/>
        </w:rPr>
        <w:t>I</w:t>
      </w:r>
      <w:r>
        <w:t xml:space="preserve">rradiated </w:t>
      </w:r>
      <w:r w:rsidRPr="00DD1591">
        <w:rPr>
          <w:u w:val="single"/>
        </w:rPr>
        <w:t>S</w:t>
      </w:r>
      <w:r>
        <w:t>olids</w:t>
      </w:r>
    </w:p>
    <w:p w14:paraId="531CD789" w14:textId="271DDAEF" w:rsidR="00DA4852" w:rsidRPr="00D76344" w:rsidRDefault="00A77A85" w:rsidP="00647AA8">
      <w:r>
        <w:t>Version: TREKIS 4.</w:t>
      </w:r>
      <w:r w:rsidR="00E076A2">
        <w:t>1</w:t>
      </w:r>
      <w:r>
        <w:t>.202</w:t>
      </w:r>
      <w:r w:rsidR="00CC1451">
        <w:t>2</w:t>
      </w:r>
      <w:r w:rsidR="00840494">
        <w:t>.</w:t>
      </w:r>
      <w:r w:rsidR="00CC1451">
        <w:t>0</w:t>
      </w:r>
      <w:r w:rsidR="00CD643A">
        <w:t>9</w:t>
      </w:r>
      <w:r w:rsidR="00894C1F">
        <w:t>.</w:t>
      </w:r>
      <w:r w:rsidR="00CD643A">
        <w:t>06</w:t>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4A27F9">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Institute of Plasma Physics, Czech Academy of Sciences, Za Slovankou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P.N. Lebedev Physical Institute of the Russian Academy of Sciences, Leninskij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Industrial Focus Group XUV Optics, MESA+ Institute for Nanotechnology, University of Twente, Drienerlolaan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680562">
          <w:pPr>
            <w:pStyle w:val="TOCHeading"/>
            <w:spacing w:before="0" w:line="240" w:lineRule="auto"/>
          </w:pPr>
          <w:r>
            <w:rPr>
              <w:lang w:val="ru-RU"/>
            </w:rPr>
            <w:t>Оглавление</w:t>
          </w:r>
        </w:p>
        <w:p w14:paraId="5FC824D7" w14:textId="77777777" w:rsidR="00AC04BE" w:rsidRDefault="00E93261" w:rsidP="00AC04BE">
          <w:pPr>
            <w:pStyle w:val="TOC1"/>
            <w:tabs>
              <w:tab w:val="left" w:pos="660"/>
              <w:tab w:val="right" w:leader="dot" w:pos="10196"/>
            </w:tabs>
            <w:spacing w:after="0" w:line="240" w:lineRule="auto"/>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93747189" w:history="1">
            <w:r w:rsidR="00AC04BE" w:rsidRPr="00852691">
              <w:rPr>
                <w:rStyle w:val="Hyperlink"/>
                <w:noProof/>
                <w:lang w:val="ru-RU"/>
              </w:rPr>
              <w:t>I.</w:t>
            </w:r>
            <w:r w:rsidR="00AC04BE">
              <w:rPr>
                <w:rFonts w:asciiTheme="minorHAnsi" w:eastAsiaTheme="minorEastAsia" w:hAnsiTheme="minorHAnsi" w:cstheme="minorBidi"/>
                <w:noProof/>
                <w:sz w:val="22"/>
                <w:szCs w:val="22"/>
              </w:rPr>
              <w:tab/>
            </w:r>
            <w:r w:rsidR="00AC04BE" w:rsidRPr="00852691">
              <w:rPr>
                <w:rStyle w:val="Hyperlink"/>
                <w:noProof/>
                <w:lang w:val="ru-RU"/>
              </w:rPr>
              <w:t>Введение</w:t>
            </w:r>
            <w:r w:rsidR="00AC04BE">
              <w:rPr>
                <w:noProof/>
                <w:webHidden/>
              </w:rPr>
              <w:tab/>
            </w:r>
            <w:r w:rsidR="00AC04BE">
              <w:rPr>
                <w:noProof/>
                <w:webHidden/>
              </w:rPr>
              <w:fldChar w:fldCharType="begin"/>
            </w:r>
            <w:r w:rsidR="00AC04BE">
              <w:rPr>
                <w:noProof/>
                <w:webHidden/>
              </w:rPr>
              <w:instrText xml:space="preserve"> PAGEREF _Toc93747189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1C3A3AB4" w14:textId="77777777" w:rsidR="00AC04BE" w:rsidRDefault="00A71965"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190" w:history="1">
            <w:r w:rsidR="00AC04BE" w:rsidRPr="00852691">
              <w:rPr>
                <w:rStyle w:val="Hyperlink"/>
                <w:noProof/>
                <w:lang w:val="ru-RU"/>
              </w:rPr>
              <w:t xml:space="preserve">Модели для физических процессов в </w:t>
            </w:r>
            <w:r w:rsidR="00AC04BE" w:rsidRPr="00852691">
              <w:rPr>
                <w:rStyle w:val="Hyperlink"/>
                <w:noProof/>
              </w:rPr>
              <w:t>MC</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190 \h </w:instrText>
            </w:r>
            <w:r w:rsidR="00AC04BE">
              <w:rPr>
                <w:noProof/>
                <w:webHidden/>
              </w:rPr>
            </w:r>
            <w:r w:rsidR="00AC04BE">
              <w:rPr>
                <w:noProof/>
                <w:webHidden/>
              </w:rPr>
              <w:fldChar w:fldCharType="separate"/>
            </w:r>
            <w:r w:rsidR="00AC04BE">
              <w:rPr>
                <w:noProof/>
                <w:webHidden/>
              </w:rPr>
              <w:t>4</w:t>
            </w:r>
            <w:r w:rsidR="00AC04BE">
              <w:rPr>
                <w:noProof/>
                <w:webHidden/>
              </w:rPr>
              <w:fldChar w:fldCharType="end"/>
            </w:r>
          </w:hyperlink>
        </w:p>
        <w:p w14:paraId="00EAC2C4"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1"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SHI</w:t>
            </w:r>
            <w:r w:rsidR="00AC04BE">
              <w:rPr>
                <w:noProof/>
                <w:webHidden/>
              </w:rPr>
              <w:tab/>
            </w:r>
            <w:r w:rsidR="00AC04BE">
              <w:rPr>
                <w:noProof/>
                <w:webHidden/>
              </w:rPr>
              <w:fldChar w:fldCharType="begin"/>
            </w:r>
            <w:r w:rsidR="00AC04BE">
              <w:rPr>
                <w:noProof/>
                <w:webHidden/>
              </w:rPr>
              <w:instrText xml:space="preserve"> PAGEREF _Toc93747191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93E9598"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2"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Electrons</w:t>
            </w:r>
            <w:r w:rsidR="00AC04BE">
              <w:rPr>
                <w:noProof/>
                <w:webHidden/>
              </w:rPr>
              <w:tab/>
            </w:r>
            <w:r w:rsidR="00AC04BE">
              <w:rPr>
                <w:noProof/>
                <w:webHidden/>
              </w:rPr>
              <w:fldChar w:fldCharType="begin"/>
            </w:r>
            <w:r w:rsidR="00AC04BE">
              <w:rPr>
                <w:noProof/>
                <w:webHidden/>
              </w:rPr>
              <w:instrText xml:space="preserve"> PAGEREF _Toc93747192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00FDD180"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3" w:history="1">
            <w:r w:rsidR="00AC04BE" w:rsidRPr="00852691">
              <w:rPr>
                <w:rStyle w:val="Hyperlink"/>
                <w:noProof/>
              </w:rPr>
              <w:t>3.</w:t>
            </w:r>
            <w:r w:rsidR="00AC04BE">
              <w:rPr>
                <w:rFonts w:asciiTheme="minorHAnsi" w:eastAsiaTheme="minorEastAsia" w:hAnsiTheme="minorHAnsi" w:cstheme="minorBidi"/>
                <w:noProof/>
                <w:sz w:val="22"/>
                <w:szCs w:val="22"/>
              </w:rPr>
              <w:tab/>
            </w:r>
            <w:r w:rsidR="00AC04BE" w:rsidRPr="00852691">
              <w:rPr>
                <w:rStyle w:val="Hyperlink"/>
                <w:noProof/>
              </w:rPr>
              <w:t>Photons</w:t>
            </w:r>
            <w:r w:rsidR="00AC04BE">
              <w:rPr>
                <w:noProof/>
                <w:webHidden/>
              </w:rPr>
              <w:tab/>
            </w:r>
            <w:r w:rsidR="00AC04BE">
              <w:rPr>
                <w:noProof/>
                <w:webHidden/>
              </w:rPr>
              <w:fldChar w:fldCharType="begin"/>
            </w:r>
            <w:r w:rsidR="00AC04BE">
              <w:rPr>
                <w:noProof/>
                <w:webHidden/>
              </w:rPr>
              <w:instrText xml:space="preserve"> PAGEREF _Toc93747193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245ABBF2"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4"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Positrons</w:t>
            </w:r>
            <w:r w:rsidR="00AC04BE">
              <w:rPr>
                <w:noProof/>
                <w:webHidden/>
              </w:rPr>
              <w:tab/>
            </w:r>
            <w:r w:rsidR="00AC04BE">
              <w:rPr>
                <w:noProof/>
                <w:webHidden/>
              </w:rPr>
              <w:fldChar w:fldCharType="begin"/>
            </w:r>
            <w:r w:rsidR="00AC04BE">
              <w:rPr>
                <w:noProof/>
                <w:webHidden/>
              </w:rPr>
              <w:instrText xml:space="preserve"> PAGEREF _Toc93747194 \h </w:instrText>
            </w:r>
            <w:r w:rsidR="00AC04BE">
              <w:rPr>
                <w:noProof/>
                <w:webHidden/>
              </w:rPr>
            </w:r>
            <w:r w:rsidR="00AC04BE">
              <w:rPr>
                <w:noProof/>
                <w:webHidden/>
              </w:rPr>
              <w:fldChar w:fldCharType="separate"/>
            </w:r>
            <w:r w:rsidR="00AC04BE">
              <w:rPr>
                <w:noProof/>
                <w:webHidden/>
              </w:rPr>
              <w:t>5</w:t>
            </w:r>
            <w:r w:rsidR="00AC04BE">
              <w:rPr>
                <w:noProof/>
                <w:webHidden/>
              </w:rPr>
              <w:fldChar w:fldCharType="end"/>
            </w:r>
          </w:hyperlink>
        </w:p>
        <w:p w14:paraId="47E8FF58"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5" w:history="1">
            <w:r w:rsidR="00AC04BE" w:rsidRPr="00852691">
              <w:rPr>
                <w:rStyle w:val="Hyperlink"/>
                <w:noProof/>
              </w:rPr>
              <w:t>5.</w:t>
            </w:r>
            <w:r w:rsidR="00AC04BE">
              <w:rPr>
                <w:rFonts w:asciiTheme="minorHAnsi" w:eastAsiaTheme="minorEastAsia" w:hAnsiTheme="minorHAnsi" w:cstheme="minorBidi"/>
                <w:noProof/>
                <w:sz w:val="22"/>
                <w:szCs w:val="22"/>
              </w:rPr>
              <w:tab/>
            </w:r>
            <w:r w:rsidR="00AC04BE" w:rsidRPr="00852691">
              <w:rPr>
                <w:rStyle w:val="Hyperlink"/>
                <w:noProof/>
              </w:rPr>
              <w:t>Holes</w:t>
            </w:r>
            <w:r w:rsidR="00AC04BE">
              <w:rPr>
                <w:noProof/>
                <w:webHidden/>
              </w:rPr>
              <w:tab/>
            </w:r>
            <w:r w:rsidR="00AC04BE">
              <w:rPr>
                <w:noProof/>
                <w:webHidden/>
              </w:rPr>
              <w:fldChar w:fldCharType="begin"/>
            </w:r>
            <w:r w:rsidR="00AC04BE">
              <w:rPr>
                <w:noProof/>
                <w:webHidden/>
              </w:rPr>
              <w:instrText xml:space="preserve"> PAGEREF _Toc93747195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50989C6F"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6" w:history="1">
            <w:r w:rsidR="00AC04BE" w:rsidRPr="00852691">
              <w:rPr>
                <w:rStyle w:val="Hyperlink"/>
                <w:noProof/>
              </w:rPr>
              <w:t>6.</w:t>
            </w:r>
            <w:r w:rsidR="00AC04BE">
              <w:rPr>
                <w:rFonts w:asciiTheme="minorHAnsi" w:eastAsiaTheme="minorEastAsia" w:hAnsiTheme="minorHAnsi" w:cstheme="minorBidi"/>
                <w:noProof/>
                <w:sz w:val="22"/>
                <w:szCs w:val="22"/>
              </w:rPr>
              <w:tab/>
            </w:r>
            <w:r w:rsidR="00AC04BE" w:rsidRPr="00852691">
              <w:rPr>
                <w:rStyle w:val="Hyperlink"/>
                <w:noProof/>
              </w:rPr>
              <w:t>Neutrons</w:t>
            </w:r>
            <w:r w:rsidR="00AC04BE">
              <w:rPr>
                <w:noProof/>
                <w:webHidden/>
              </w:rPr>
              <w:tab/>
            </w:r>
            <w:r w:rsidR="00AC04BE">
              <w:rPr>
                <w:noProof/>
                <w:webHidden/>
              </w:rPr>
              <w:fldChar w:fldCharType="begin"/>
            </w:r>
            <w:r w:rsidR="00AC04BE">
              <w:rPr>
                <w:noProof/>
                <w:webHidden/>
              </w:rPr>
              <w:instrText xml:space="preserve"> PAGEREF _Toc93747196 \h </w:instrText>
            </w:r>
            <w:r w:rsidR="00AC04BE">
              <w:rPr>
                <w:noProof/>
                <w:webHidden/>
              </w:rPr>
            </w:r>
            <w:r w:rsidR="00AC04BE">
              <w:rPr>
                <w:noProof/>
                <w:webHidden/>
              </w:rPr>
              <w:fldChar w:fldCharType="separate"/>
            </w:r>
            <w:r w:rsidR="00AC04BE">
              <w:rPr>
                <w:noProof/>
                <w:webHidden/>
              </w:rPr>
              <w:t>6</w:t>
            </w:r>
            <w:r w:rsidR="00AC04BE">
              <w:rPr>
                <w:noProof/>
                <w:webHidden/>
              </w:rPr>
              <w:fldChar w:fldCharType="end"/>
            </w:r>
          </w:hyperlink>
        </w:p>
        <w:p w14:paraId="09B63F2B"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7" w:history="1">
            <w:r w:rsidR="00AC04BE" w:rsidRPr="00852691">
              <w:rPr>
                <w:rStyle w:val="Hyperlink"/>
                <w:noProof/>
              </w:rPr>
              <w:t>7.</w:t>
            </w:r>
            <w:r w:rsidR="00AC04BE">
              <w:rPr>
                <w:rFonts w:asciiTheme="minorHAnsi" w:eastAsiaTheme="minorEastAsia" w:hAnsiTheme="minorHAnsi" w:cstheme="minorBidi"/>
                <w:noProof/>
                <w:sz w:val="22"/>
                <w:szCs w:val="22"/>
              </w:rPr>
              <w:tab/>
            </w:r>
            <w:r w:rsidR="00AC04BE" w:rsidRPr="00852691">
              <w:rPr>
                <w:rStyle w:val="Hyperlink"/>
                <w:noProof/>
              </w:rPr>
              <w:t>Muons, poins, kaons etc.</w:t>
            </w:r>
            <w:r w:rsidR="00AC04BE">
              <w:rPr>
                <w:noProof/>
                <w:webHidden/>
              </w:rPr>
              <w:tab/>
            </w:r>
            <w:r w:rsidR="00AC04BE">
              <w:rPr>
                <w:noProof/>
                <w:webHidden/>
              </w:rPr>
              <w:fldChar w:fldCharType="begin"/>
            </w:r>
            <w:r w:rsidR="00AC04BE">
              <w:rPr>
                <w:noProof/>
                <w:webHidden/>
              </w:rPr>
              <w:instrText xml:space="preserve"> PAGEREF _Toc93747197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2FA21D3A"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8"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rPr>
              <w:t>Treating the target</w:t>
            </w:r>
            <w:r w:rsidR="00AC04BE">
              <w:rPr>
                <w:noProof/>
                <w:webHidden/>
              </w:rPr>
              <w:tab/>
            </w:r>
            <w:r w:rsidR="00AC04BE">
              <w:rPr>
                <w:noProof/>
                <w:webHidden/>
              </w:rPr>
              <w:fldChar w:fldCharType="begin"/>
            </w:r>
            <w:r w:rsidR="00AC04BE">
              <w:rPr>
                <w:noProof/>
                <w:webHidden/>
              </w:rPr>
              <w:instrText xml:space="preserve"> PAGEREF _Toc93747198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9481448"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9" w:history="1">
            <w:r w:rsidR="00AC04BE" w:rsidRPr="00852691">
              <w:rPr>
                <w:rStyle w:val="Hyperlink"/>
                <w:noProof/>
              </w:rPr>
              <w:t>9.</w:t>
            </w:r>
            <w:r w:rsidR="00AC04BE">
              <w:rPr>
                <w:rFonts w:asciiTheme="minorHAnsi" w:eastAsiaTheme="minorEastAsia" w:hAnsiTheme="minorHAnsi" w:cstheme="minorBidi"/>
                <w:noProof/>
                <w:sz w:val="22"/>
                <w:szCs w:val="22"/>
              </w:rPr>
              <w:tab/>
            </w:r>
            <w:r w:rsidR="00AC04BE" w:rsidRPr="00852691">
              <w:rPr>
                <w:rStyle w:val="Hyperlink"/>
                <w:noProof/>
              </w:rPr>
              <w:t>Geometries</w:t>
            </w:r>
            <w:r w:rsidR="00AC04BE">
              <w:rPr>
                <w:noProof/>
                <w:webHidden/>
              </w:rPr>
              <w:tab/>
            </w:r>
            <w:r w:rsidR="00AC04BE">
              <w:rPr>
                <w:noProof/>
                <w:webHidden/>
              </w:rPr>
              <w:fldChar w:fldCharType="begin"/>
            </w:r>
            <w:r w:rsidR="00AC04BE">
              <w:rPr>
                <w:noProof/>
                <w:webHidden/>
              </w:rPr>
              <w:instrText xml:space="preserve"> PAGEREF _Toc93747199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D3F02AB"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0" w:history="1">
            <w:r w:rsidR="00AC04BE" w:rsidRPr="00852691">
              <w:rPr>
                <w:rStyle w:val="Hyperlink"/>
                <w:noProof/>
              </w:rPr>
              <w:t>10.</w:t>
            </w:r>
            <w:r w:rsidR="00AC04BE">
              <w:rPr>
                <w:rFonts w:asciiTheme="minorHAnsi" w:eastAsiaTheme="minorEastAsia" w:hAnsiTheme="minorHAnsi" w:cstheme="minorBidi"/>
                <w:noProof/>
                <w:sz w:val="22"/>
                <w:szCs w:val="22"/>
              </w:rPr>
              <w:tab/>
            </w:r>
            <w:r w:rsidR="00AC04BE" w:rsidRPr="00852691">
              <w:rPr>
                <w:rStyle w:val="Hyperlink"/>
                <w:noProof/>
              </w:rPr>
              <w:t>Experimental data to compare with</w:t>
            </w:r>
            <w:r w:rsidR="00AC04BE">
              <w:rPr>
                <w:noProof/>
                <w:webHidden/>
              </w:rPr>
              <w:tab/>
            </w:r>
            <w:r w:rsidR="00AC04BE">
              <w:rPr>
                <w:noProof/>
                <w:webHidden/>
              </w:rPr>
              <w:fldChar w:fldCharType="begin"/>
            </w:r>
            <w:r w:rsidR="00AC04BE">
              <w:rPr>
                <w:noProof/>
                <w:webHidden/>
              </w:rPr>
              <w:instrText xml:space="preserve"> PAGEREF _Toc93747200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55564558"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1" w:history="1">
            <w:r w:rsidR="00AC04BE" w:rsidRPr="00852691">
              <w:rPr>
                <w:rStyle w:val="Hyperlink"/>
                <w:noProof/>
              </w:rPr>
              <w:t>11.</w:t>
            </w:r>
            <w:r w:rsidR="00AC04BE">
              <w:rPr>
                <w:rFonts w:asciiTheme="minorHAnsi" w:eastAsiaTheme="minorEastAsia" w:hAnsiTheme="minorHAnsi" w:cstheme="minorBidi"/>
                <w:noProof/>
                <w:sz w:val="22"/>
                <w:szCs w:val="22"/>
              </w:rPr>
              <w:tab/>
            </w:r>
            <w:r w:rsidR="00AC04BE" w:rsidRPr="00852691">
              <w:rPr>
                <w:rStyle w:val="Hyperlink"/>
                <w:noProof/>
              </w:rPr>
              <w:t>Probabilities of ionization within DOS</w:t>
            </w:r>
            <w:r w:rsidR="00AC04BE">
              <w:rPr>
                <w:noProof/>
                <w:webHidden/>
              </w:rPr>
              <w:tab/>
            </w:r>
            <w:r w:rsidR="00AC04BE">
              <w:rPr>
                <w:noProof/>
                <w:webHidden/>
              </w:rPr>
              <w:fldChar w:fldCharType="begin"/>
            </w:r>
            <w:r w:rsidR="00AC04BE">
              <w:rPr>
                <w:noProof/>
                <w:webHidden/>
              </w:rPr>
              <w:instrText xml:space="preserve"> PAGEREF _Toc93747201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69AF1809"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2" w:history="1">
            <w:r w:rsidR="00AC04BE" w:rsidRPr="00852691">
              <w:rPr>
                <w:rStyle w:val="Hyperlink"/>
                <w:noProof/>
              </w:rPr>
              <w:t>12.</w:t>
            </w:r>
            <w:r w:rsidR="00AC04BE">
              <w:rPr>
                <w:rFonts w:asciiTheme="minorHAnsi" w:eastAsiaTheme="minorEastAsia" w:hAnsiTheme="minorHAnsi" w:cstheme="minorBidi"/>
                <w:noProof/>
                <w:sz w:val="22"/>
                <w:szCs w:val="22"/>
              </w:rPr>
              <w:tab/>
            </w:r>
            <w:r w:rsidR="00AC04BE" w:rsidRPr="00852691">
              <w:rPr>
                <w:rStyle w:val="Hyperlink"/>
                <w:noProof/>
              </w:rPr>
              <w:t>Electron emission</w:t>
            </w:r>
            <w:r w:rsidR="00AC04BE">
              <w:rPr>
                <w:noProof/>
                <w:webHidden/>
              </w:rPr>
              <w:tab/>
            </w:r>
            <w:r w:rsidR="00AC04BE">
              <w:rPr>
                <w:noProof/>
                <w:webHidden/>
              </w:rPr>
              <w:fldChar w:fldCharType="begin"/>
            </w:r>
            <w:r w:rsidR="00AC04BE">
              <w:rPr>
                <w:noProof/>
                <w:webHidden/>
              </w:rPr>
              <w:instrText xml:space="preserve"> PAGEREF _Toc93747202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7D39EDA7" w14:textId="77777777" w:rsidR="00AC04BE" w:rsidRDefault="00A71965"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3" w:history="1">
            <w:r w:rsidR="00AC04BE" w:rsidRPr="00852691">
              <w:rPr>
                <w:rStyle w:val="Hyperlink"/>
                <w:noProof/>
                <w:lang w:val="ru-RU"/>
              </w:rPr>
              <w:t>Описание атомов (</w:t>
            </w:r>
            <w:r w:rsidR="00AC04BE" w:rsidRPr="00852691">
              <w:rPr>
                <w:rStyle w:val="Hyperlink"/>
                <w:noProof/>
              </w:rPr>
              <w:t>MD</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03 \h </w:instrText>
            </w:r>
            <w:r w:rsidR="00AC04BE">
              <w:rPr>
                <w:noProof/>
                <w:webHidden/>
              </w:rPr>
            </w:r>
            <w:r w:rsidR="00AC04BE">
              <w:rPr>
                <w:noProof/>
                <w:webHidden/>
              </w:rPr>
              <w:fldChar w:fldCharType="separate"/>
            </w:r>
            <w:r w:rsidR="00AC04BE">
              <w:rPr>
                <w:noProof/>
                <w:webHidden/>
              </w:rPr>
              <w:t>7</w:t>
            </w:r>
            <w:r w:rsidR="00AC04BE">
              <w:rPr>
                <w:noProof/>
                <w:webHidden/>
              </w:rPr>
              <w:fldChar w:fldCharType="end"/>
            </w:r>
          </w:hyperlink>
        </w:p>
        <w:p w14:paraId="325F1E73" w14:textId="77777777" w:rsidR="00AC04BE" w:rsidRDefault="00A71965"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4" w:history="1">
            <w:r w:rsidR="00AC04BE" w:rsidRPr="00852691">
              <w:rPr>
                <w:rStyle w:val="Hyperlink"/>
                <w:noProof/>
                <w:lang w:val="ru-RU"/>
              </w:rPr>
              <w:t>Описание низкоэнергетических электронов:</w:t>
            </w:r>
            <w:r w:rsidR="00AC04BE">
              <w:rPr>
                <w:noProof/>
                <w:webHidden/>
              </w:rPr>
              <w:tab/>
            </w:r>
            <w:r w:rsidR="00AC04BE">
              <w:rPr>
                <w:noProof/>
                <w:webHidden/>
              </w:rPr>
              <w:fldChar w:fldCharType="begin"/>
            </w:r>
            <w:r w:rsidR="00AC04BE">
              <w:rPr>
                <w:noProof/>
                <w:webHidden/>
              </w:rPr>
              <w:instrText xml:space="preserve"> PAGEREF _Toc93747204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061FE225" w14:textId="77777777" w:rsidR="00AC04BE" w:rsidRDefault="00A71965"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5" w:history="1">
            <w:r w:rsidR="00AC04BE" w:rsidRPr="00852691">
              <w:rPr>
                <w:rStyle w:val="Hyperlink"/>
                <w:noProof/>
                <w:lang w:val="ru-RU"/>
              </w:rPr>
              <w:t>Описание системы целиком, учет новых эффектов</w:t>
            </w:r>
            <w:r w:rsidR="00AC04BE">
              <w:rPr>
                <w:noProof/>
                <w:webHidden/>
              </w:rPr>
              <w:tab/>
            </w:r>
            <w:r w:rsidR="00AC04BE">
              <w:rPr>
                <w:noProof/>
                <w:webHidden/>
              </w:rPr>
              <w:fldChar w:fldCharType="begin"/>
            </w:r>
            <w:r w:rsidR="00AC04BE">
              <w:rPr>
                <w:noProof/>
                <w:webHidden/>
              </w:rPr>
              <w:instrText xml:space="preserve"> PAGEREF _Toc93747205 \h </w:instrText>
            </w:r>
            <w:r w:rsidR="00AC04BE">
              <w:rPr>
                <w:noProof/>
                <w:webHidden/>
              </w:rPr>
            </w:r>
            <w:r w:rsidR="00AC04BE">
              <w:rPr>
                <w:noProof/>
                <w:webHidden/>
              </w:rPr>
              <w:fldChar w:fldCharType="separate"/>
            </w:r>
            <w:r w:rsidR="00AC04BE">
              <w:rPr>
                <w:noProof/>
                <w:webHidden/>
              </w:rPr>
              <w:t>8</w:t>
            </w:r>
            <w:r w:rsidR="00AC04BE">
              <w:rPr>
                <w:noProof/>
                <w:webHidden/>
              </w:rPr>
              <w:fldChar w:fldCharType="end"/>
            </w:r>
          </w:hyperlink>
        </w:p>
        <w:p w14:paraId="10335A0B" w14:textId="77777777" w:rsidR="00AC04BE" w:rsidRDefault="00A71965"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06" w:history="1">
            <w:r w:rsidR="00AC04BE" w:rsidRPr="00852691">
              <w:rPr>
                <w:rStyle w:val="Hyperlink"/>
                <w:noProof/>
              </w:rPr>
              <w:t>II.</w:t>
            </w:r>
            <w:r w:rsidR="00AC04BE">
              <w:rPr>
                <w:rFonts w:asciiTheme="minorHAnsi" w:eastAsiaTheme="minorEastAsia" w:hAnsiTheme="minorHAnsi" w:cstheme="minorBidi"/>
                <w:noProof/>
                <w:sz w:val="22"/>
                <w:szCs w:val="22"/>
              </w:rPr>
              <w:tab/>
            </w:r>
            <w:r w:rsidR="00AC04BE" w:rsidRPr="00852691">
              <w:rPr>
                <w:rStyle w:val="Hyperlink"/>
                <w:noProof/>
              </w:rPr>
              <w:t>Общая структура программы</w:t>
            </w:r>
            <w:r w:rsidR="00AC04BE">
              <w:rPr>
                <w:noProof/>
                <w:webHidden/>
              </w:rPr>
              <w:tab/>
            </w:r>
            <w:r w:rsidR="00AC04BE">
              <w:rPr>
                <w:noProof/>
                <w:webHidden/>
              </w:rPr>
              <w:fldChar w:fldCharType="begin"/>
            </w:r>
            <w:r w:rsidR="00AC04BE">
              <w:rPr>
                <w:noProof/>
                <w:webHidden/>
              </w:rPr>
              <w:instrText xml:space="preserve"> PAGEREF _Toc93747206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1D121F1B" w14:textId="77777777" w:rsidR="00AC04BE" w:rsidRDefault="00A71965"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7" w:history="1">
            <w:r w:rsidR="00AC04BE" w:rsidRPr="00852691">
              <w:rPr>
                <w:rStyle w:val="Hyperlink"/>
                <w:noProof/>
                <w:lang w:val="ru-RU"/>
              </w:rPr>
              <w:t>Основные конвенции кода:</w:t>
            </w:r>
            <w:r w:rsidR="00AC04BE">
              <w:rPr>
                <w:noProof/>
                <w:webHidden/>
              </w:rPr>
              <w:tab/>
            </w:r>
            <w:r w:rsidR="00AC04BE">
              <w:rPr>
                <w:noProof/>
                <w:webHidden/>
              </w:rPr>
              <w:fldChar w:fldCharType="begin"/>
            </w:r>
            <w:r w:rsidR="00AC04BE">
              <w:rPr>
                <w:noProof/>
                <w:webHidden/>
              </w:rPr>
              <w:instrText xml:space="preserve"> PAGEREF _Toc93747207 \h </w:instrText>
            </w:r>
            <w:r w:rsidR="00AC04BE">
              <w:rPr>
                <w:noProof/>
                <w:webHidden/>
              </w:rPr>
            </w:r>
            <w:r w:rsidR="00AC04BE">
              <w:rPr>
                <w:noProof/>
                <w:webHidden/>
              </w:rPr>
              <w:fldChar w:fldCharType="separate"/>
            </w:r>
            <w:r w:rsidR="00AC04BE">
              <w:rPr>
                <w:noProof/>
                <w:webHidden/>
              </w:rPr>
              <w:t>9</w:t>
            </w:r>
            <w:r w:rsidR="00AC04BE">
              <w:rPr>
                <w:noProof/>
                <w:webHidden/>
              </w:rPr>
              <w:fldChar w:fldCharType="end"/>
            </w:r>
          </w:hyperlink>
        </w:p>
        <w:p w14:paraId="5B4010BF" w14:textId="77777777" w:rsidR="00AC04BE" w:rsidRDefault="00A71965"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8" w:history="1">
            <w:r w:rsidR="00AC04BE" w:rsidRPr="00852691">
              <w:rPr>
                <w:rStyle w:val="Hyperlink"/>
                <w:noProof/>
                <w:lang w:val="ru-RU"/>
              </w:rPr>
              <w:t>Названия файлов и модулей:</w:t>
            </w:r>
            <w:r w:rsidR="00AC04BE">
              <w:rPr>
                <w:noProof/>
                <w:webHidden/>
              </w:rPr>
              <w:tab/>
            </w:r>
            <w:r w:rsidR="00AC04BE">
              <w:rPr>
                <w:noProof/>
                <w:webHidden/>
              </w:rPr>
              <w:fldChar w:fldCharType="begin"/>
            </w:r>
            <w:r w:rsidR="00AC04BE">
              <w:rPr>
                <w:noProof/>
                <w:webHidden/>
              </w:rPr>
              <w:instrText xml:space="preserve"> PAGEREF _Toc93747208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43CF433B" w14:textId="77777777" w:rsidR="00AC04BE" w:rsidRDefault="00A71965"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9" w:history="1">
            <w:r w:rsidR="00AC04BE" w:rsidRPr="00852691">
              <w:rPr>
                <w:rStyle w:val="Hyperlink"/>
                <w:noProof/>
                <w:lang w:val="ru-RU"/>
              </w:rPr>
              <w:t xml:space="preserve">Входные данные в папк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Pr>
                <w:noProof/>
                <w:webHidden/>
              </w:rPr>
              <w:tab/>
            </w:r>
            <w:r w:rsidR="00AC04BE">
              <w:rPr>
                <w:noProof/>
                <w:webHidden/>
              </w:rPr>
              <w:fldChar w:fldCharType="begin"/>
            </w:r>
            <w:r w:rsidR="00AC04BE">
              <w:rPr>
                <w:noProof/>
                <w:webHidden/>
              </w:rPr>
              <w:instrText xml:space="preserve"> PAGEREF _Toc93747209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01531218"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0"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INPUT_DATA.txt</w:t>
            </w:r>
            <w:r w:rsidR="00AC04BE">
              <w:rPr>
                <w:noProof/>
                <w:webHidden/>
              </w:rPr>
              <w:tab/>
            </w:r>
            <w:r w:rsidR="00AC04BE">
              <w:rPr>
                <w:noProof/>
                <w:webHidden/>
              </w:rPr>
              <w:fldChar w:fldCharType="begin"/>
            </w:r>
            <w:r w:rsidR="00AC04BE">
              <w:rPr>
                <w:noProof/>
                <w:webHidden/>
              </w:rPr>
              <w:instrText xml:space="preserve"> PAGEREF _Toc93747210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6AE9C628"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1"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NUMERICAL_PARAMETERS.txt</w:t>
            </w:r>
            <w:r w:rsidR="00AC04BE">
              <w:rPr>
                <w:noProof/>
                <w:webHidden/>
              </w:rPr>
              <w:tab/>
            </w:r>
            <w:r w:rsidR="00AC04BE">
              <w:rPr>
                <w:noProof/>
                <w:webHidden/>
              </w:rPr>
              <w:fldChar w:fldCharType="begin"/>
            </w:r>
            <w:r w:rsidR="00AC04BE">
              <w:rPr>
                <w:noProof/>
                <w:webHidden/>
              </w:rPr>
              <w:instrText xml:space="preserve"> PAGEREF _Toc93747211 \h </w:instrText>
            </w:r>
            <w:r w:rsidR="00AC04BE">
              <w:rPr>
                <w:noProof/>
                <w:webHidden/>
              </w:rPr>
            </w:r>
            <w:r w:rsidR="00AC04BE">
              <w:rPr>
                <w:noProof/>
                <w:webHidden/>
              </w:rPr>
              <w:fldChar w:fldCharType="separate"/>
            </w:r>
            <w:r w:rsidR="00AC04BE">
              <w:rPr>
                <w:noProof/>
                <w:webHidden/>
              </w:rPr>
              <w:t>10</w:t>
            </w:r>
            <w:r w:rsidR="00AC04BE">
              <w:rPr>
                <w:noProof/>
                <w:webHidden/>
              </w:rPr>
              <w:fldChar w:fldCharType="end"/>
            </w:r>
          </w:hyperlink>
        </w:p>
        <w:p w14:paraId="2563E984"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2"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Atomic_parameters</w:t>
            </w:r>
            <w:r w:rsidR="00AC04BE">
              <w:rPr>
                <w:noProof/>
                <w:webHidden/>
              </w:rPr>
              <w:tab/>
            </w:r>
            <w:r w:rsidR="00AC04BE">
              <w:rPr>
                <w:noProof/>
                <w:webHidden/>
              </w:rPr>
              <w:fldChar w:fldCharType="begin"/>
            </w:r>
            <w:r w:rsidR="00AC04BE">
              <w:rPr>
                <w:noProof/>
                <w:webHidden/>
              </w:rPr>
              <w:instrText xml:space="preserve"> PAGEREF _Toc93747212 \h </w:instrText>
            </w:r>
            <w:r w:rsidR="00AC04BE">
              <w:rPr>
                <w:noProof/>
                <w:webHidden/>
              </w:rPr>
            </w:r>
            <w:r w:rsidR="00AC04BE">
              <w:rPr>
                <w:noProof/>
                <w:webHidden/>
              </w:rPr>
              <w:fldChar w:fldCharType="separate"/>
            </w:r>
            <w:r w:rsidR="00AC04BE">
              <w:rPr>
                <w:noProof/>
                <w:webHidden/>
              </w:rPr>
              <w:t>11</w:t>
            </w:r>
            <w:r w:rsidR="00AC04BE">
              <w:rPr>
                <w:noProof/>
                <w:webHidden/>
              </w:rPr>
              <w:fldChar w:fldCharType="end"/>
            </w:r>
          </w:hyperlink>
        </w:p>
        <w:p w14:paraId="05022B13"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3" w:history="1">
            <w:r w:rsidR="00AC04BE" w:rsidRPr="00852691">
              <w:rPr>
                <w:rStyle w:val="Hyperlink"/>
                <w:noProof/>
                <w:lang w:val="ru-RU"/>
              </w:rPr>
              <w:t>5)</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Material_parameters</w:t>
            </w:r>
            <w:r w:rsidR="00AC04BE">
              <w:rPr>
                <w:noProof/>
                <w:webHidden/>
              </w:rPr>
              <w:tab/>
            </w:r>
            <w:r w:rsidR="00AC04BE">
              <w:rPr>
                <w:noProof/>
                <w:webHidden/>
              </w:rPr>
              <w:fldChar w:fldCharType="begin"/>
            </w:r>
            <w:r w:rsidR="00AC04BE">
              <w:rPr>
                <w:noProof/>
                <w:webHidden/>
              </w:rPr>
              <w:instrText xml:space="preserve"> PAGEREF _Toc93747213 \h </w:instrText>
            </w:r>
            <w:r w:rsidR="00AC04BE">
              <w:rPr>
                <w:noProof/>
                <w:webHidden/>
              </w:rPr>
            </w:r>
            <w:r w:rsidR="00AC04BE">
              <w:rPr>
                <w:noProof/>
                <w:webHidden/>
              </w:rPr>
              <w:fldChar w:fldCharType="separate"/>
            </w:r>
            <w:r w:rsidR="00AC04BE">
              <w:rPr>
                <w:noProof/>
                <w:webHidden/>
              </w:rPr>
              <w:t>12</w:t>
            </w:r>
            <w:r w:rsidR="00AC04BE">
              <w:rPr>
                <w:noProof/>
                <w:webHidden/>
              </w:rPr>
              <w:fldChar w:fldCharType="end"/>
            </w:r>
          </w:hyperlink>
        </w:p>
        <w:p w14:paraId="3F3B1B45"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4" w:history="1">
            <w:r w:rsidR="00AC04BE" w:rsidRPr="00852691">
              <w:rPr>
                <w:rStyle w:val="Hyperlink"/>
                <w:noProof/>
                <w:lang w:val="ru-RU"/>
              </w:rPr>
              <w:t>6)</w:t>
            </w:r>
            <w:r w:rsidR="00AC04BE">
              <w:rPr>
                <w:rFonts w:asciiTheme="minorHAnsi" w:eastAsiaTheme="minorEastAsia" w:hAnsiTheme="minorHAnsi" w:cstheme="minorBidi"/>
                <w:noProof/>
                <w:sz w:val="22"/>
                <w:szCs w:val="22"/>
              </w:rPr>
              <w:tab/>
            </w:r>
            <w:r w:rsidR="00AC04BE" w:rsidRPr="00852691">
              <w:rPr>
                <w:rStyle w:val="Hyperlink"/>
                <w:noProof/>
                <w:lang w:val="ru-RU"/>
              </w:rPr>
              <w:t>Папка MD_input</w:t>
            </w:r>
            <w:r w:rsidR="00AC04BE">
              <w:rPr>
                <w:noProof/>
                <w:webHidden/>
              </w:rPr>
              <w:tab/>
            </w:r>
            <w:r w:rsidR="00AC04BE">
              <w:rPr>
                <w:noProof/>
                <w:webHidden/>
              </w:rPr>
              <w:fldChar w:fldCharType="begin"/>
            </w:r>
            <w:r w:rsidR="00AC04BE">
              <w:rPr>
                <w:noProof/>
                <w:webHidden/>
              </w:rPr>
              <w:instrText xml:space="preserve"> PAGEREF _Toc93747214 \h </w:instrText>
            </w:r>
            <w:r w:rsidR="00AC04BE">
              <w:rPr>
                <w:noProof/>
                <w:webHidden/>
              </w:rPr>
            </w:r>
            <w:r w:rsidR="00AC04BE">
              <w:rPr>
                <w:noProof/>
                <w:webHidden/>
              </w:rPr>
              <w:fldChar w:fldCharType="separate"/>
            </w:r>
            <w:r w:rsidR="00AC04BE">
              <w:rPr>
                <w:noProof/>
                <w:webHidden/>
              </w:rPr>
              <w:t>14</w:t>
            </w:r>
            <w:r w:rsidR="00AC04BE">
              <w:rPr>
                <w:noProof/>
                <w:webHidden/>
              </w:rPr>
              <w:fldChar w:fldCharType="end"/>
            </w:r>
          </w:hyperlink>
        </w:p>
        <w:p w14:paraId="5991F5B7"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5" w:history="1">
            <w:r w:rsidR="00AC04BE" w:rsidRPr="00852691">
              <w:rPr>
                <w:rStyle w:val="Hyperlink"/>
                <w:noProof/>
                <w:lang w:val="ru-RU"/>
              </w:rPr>
              <w:t>7)</w:t>
            </w:r>
            <w:r w:rsidR="00AC04BE">
              <w:rPr>
                <w:rFonts w:asciiTheme="minorHAnsi" w:eastAsiaTheme="minorEastAsia" w:hAnsiTheme="minorHAnsi" w:cstheme="minorBidi"/>
                <w:noProof/>
                <w:sz w:val="22"/>
                <w:szCs w:val="22"/>
              </w:rPr>
              <w:tab/>
            </w:r>
            <w:r w:rsidR="00AC04BE" w:rsidRPr="00852691">
              <w:rPr>
                <w:rStyle w:val="Hyperlink"/>
                <w:noProof/>
                <w:lang w:val="ru-RU"/>
              </w:rPr>
              <w:t>Папка Normalized_CDF</w:t>
            </w:r>
            <w:r w:rsidR="00AC04BE">
              <w:rPr>
                <w:noProof/>
                <w:webHidden/>
              </w:rPr>
              <w:tab/>
            </w:r>
            <w:r w:rsidR="00AC04BE">
              <w:rPr>
                <w:noProof/>
                <w:webHidden/>
              </w:rPr>
              <w:fldChar w:fldCharType="begin"/>
            </w:r>
            <w:r w:rsidR="00AC04BE">
              <w:rPr>
                <w:noProof/>
                <w:webHidden/>
              </w:rPr>
              <w:instrText xml:space="preserve"> PAGEREF _Toc93747215 \h </w:instrText>
            </w:r>
            <w:r w:rsidR="00AC04BE">
              <w:rPr>
                <w:noProof/>
                <w:webHidden/>
              </w:rPr>
            </w:r>
            <w:r w:rsidR="00AC04BE">
              <w:rPr>
                <w:noProof/>
                <w:webHidden/>
              </w:rPr>
              <w:fldChar w:fldCharType="separate"/>
            </w:r>
            <w:r w:rsidR="00AC04BE">
              <w:rPr>
                <w:noProof/>
                <w:webHidden/>
              </w:rPr>
              <w:t>22</w:t>
            </w:r>
            <w:r w:rsidR="00AC04BE">
              <w:rPr>
                <w:noProof/>
                <w:webHidden/>
              </w:rPr>
              <w:fldChar w:fldCharType="end"/>
            </w:r>
          </w:hyperlink>
        </w:p>
        <w:p w14:paraId="4F8C4A8A"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6"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Elec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6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541480E6"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7" w:history="1">
            <w:r w:rsidR="00AC04BE" w:rsidRPr="00852691">
              <w:rPr>
                <w:rStyle w:val="Hyperlink"/>
                <w:noProof/>
                <w:lang w:val="ru-RU"/>
              </w:rPr>
              <w:t>9)</w:t>
            </w:r>
            <w:r w:rsidR="00AC04BE">
              <w:rPr>
                <w:rFonts w:asciiTheme="minorHAnsi" w:eastAsiaTheme="minorEastAsia" w:hAnsiTheme="minorHAnsi" w:cstheme="minorBidi"/>
                <w:noProof/>
                <w:sz w:val="22"/>
                <w:szCs w:val="22"/>
              </w:rPr>
              <w:tab/>
            </w:r>
            <w:r w:rsidR="00AC04BE" w:rsidRPr="00852691">
              <w:rPr>
                <w:rStyle w:val="Hyperlink"/>
                <w:noProof/>
                <w:lang w:val="ru-RU"/>
              </w:rPr>
              <w:t>Папка Ion_cross_sections</w:t>
            </w:r>
            <w:r w:rsidR="00AC04BE">
              <w:rPr>
                <w:noProof/>
                <w:webHidden/>
              </w:rPr>
              <w:tab/>
            </w:r>
            <w:r w:rsidR="00AC04BE">
              <w:rPr>
                <w:noProof/>
                <w:webHidden/>
              </w:rPr>
              <w:fldChar w:fldCharType="begin"/>
            </w:r>
            <w:r w:rsidR="00AC04BE">
              <w:rPr>
                <w:noProof/>
                <w:webHidden/>
              </w:rPr>
              <w:instrText xml:space="preserve"> PAGEREF _Toc93747217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31A1DF8E"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8" w:history="1">
            <w:r w:rsidR="00AC04BE" w:rsidRPr="00852691">
              <w:rPr>
                <w:rStyle w:val="Hyperlink"/>
                <w:noProof/>
                <w:lang w:val="ru-RU"/>
              </w:rPr>
              <w:t>10)</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hot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8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2A0A28EC"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9" w:history="1">
            <w:r w:rsidR="00AC04BE" w:rsidRPr="00852691">
              <w:rPr>
                <w:rStyle w:val="Hyperlink"/>
                <w:noProof/>
                <w:lang w:val="ru-RU"/>
              </w:rPr>
              <w:t>11)</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osi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9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62D0B382"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0" w:history="1">
            <w:r w:rsidR="00AC04BE" w:rsidRPr="00852691">
              <w:rPr>
                <w:rStyle w:val="Hyperlink"/>
                <w:noProof/>
                <w:lang w:val="ru-RU"/>
              </w:rPr>
              <w:t>1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DSF</w:t>
            </w:r>
            <w:r w:rsidR="00AC04BE">
              <w:rPr>
                <w:noProof/>
                <w:webHidden/>
              </w:rPr>
              <w:tab/>
            </w:r>
            <w:r w:rsidR="00AC04BE">
              <w:rPr>
                <w:noProof/>
                <w:webHidden/>
              </w:rPr>
              <w:fldChar w:fldCharType="begin"/>
            </w:r>
            <w:r w:rsidR="00AC04BE">
              <w:rPr>
                <w:noProof/>
                <w:webHidden/>
              </w:rPr>
              <w:instrText xml:space="preserve"> PAGEREF _Toc93747220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B8370E4" w14:textId="77777777" w:rsidR="00AC04BE" w:rsidRDefault="00A71965"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1" w:history="1">
            <w:r w:rsidR="00AC04BE" w:rsidRPr="00852691">
              <w:rPr>
                <w:rStyle w:val="Hyperlink"/>
                <w:noProof/>
                <w:lang w:val="ru-RU"/>
              </w:rPr>
              <w:t>III.</w:t>
            </w:r>
            <w:r w:rsidR="00AC04BE">
              <w:rPr>
                <w:rFonts w:asciiTheme="minorHAnsi" w:eastAsiaTheme="minorEastAsia" w:hAnsiTheme="minorHAnsi" w:cstheme="minorBidi"/>
                <w:noProof/>
                <w:sz w:val="22"/>
                <w:szCs w:val="22"/>
              </w:rPr>
              <w:tab/>
            </w:r>
            <w:r w:rsidR="00AC04BE" w:rsidRPr="00852691">
              <w:rPr>
                <w:rStyle w:val="Hyperlink"/>
                <w:noProof/>
                <w:lang w:val="ru-RU"/>
              </w:rPr>
              <w:t>Компиляция кода</w:t>
            </w:r>
            <w:r w:rsidR="00AC04BE">
              <w:rPr>
                <w:noProof/>
                <w:webHidden/>
              </w:rPr>
              <w:tab/>
            </w:r>
            <w:r w:rsidR="00AC04BE">
              <w:rPr>
                <w:noProof/>
                <w:webHidden/>
              </w:rPr>
              <w:fldChar w:fldCharType="begin"/>
            </w:r>
            <w:r w:rsidR="00AC04BE">
              <w:rPr>
                <w:noProof/>
                <w:webHidden/>
              </w:rPr>
              <w:instrText xml:space="preserve"> PAGEREF _Toc93747221 \h </w:instrText>
            </w:r>
            <w:r w:rsidR="00AC04BE">
              <w:rPr>
                <w:noProof/>
                <w:webHidden/>
              </w:rPr>
            </w:r>
            <w:r w:rsidR="00AC04BE">
              <w:rPr>
                <w:noProof/>
                <w:webHidden/>
              </w:rPr>
              <w:fldChar w:fldCharType="separate"/>
            </w:r>
            <w:r w:rsidR="00AC04BE">
              <w:rPr>
                <w:noProof/>
                <w:webHidden/>
              </w:rPr>
              <w:t>23</w:t>
            </w:r>
            <w:r w:rsidR="00AC04BE">
              <w:rPr>
                <w:noProof/>
                <w:webHidden/>
              </w:rPr>
              <w:fldChar w:fldCharType="end"/>
            </w:r>
          </w:hyperlink>
        </w:p>
        <w:p w14:paraId="7C8EE5E4" w14:textId="77777777" w:rsidR="00AC04BE" w:rsidRDefault="00A71965"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2" w:history="1">
            <w:r w:rsidR="00AC04BE" w:rsidRPr="00852691">
              <w:rPr>
                <w:rStyle w:val="Hyperlink"/>
                <w:noProof/>
              </w:rPr>
              <w:t>Window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2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111660D4"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3" w:history="1">
            <w:r w:rsidR="00AC04BE" w:rsidRPr="00852691">
              <w:rPr>
                <w:rStyle w:val="Hyperlink"/>
                <w:noProof/>
                <w:lang w:val="ru-RU"/>
              </w:rPr>
              <w:t>1.</w:t>
            </w:r>
            <w:r w:rsidR="00AC04BE">
              <w:rPr>
                <w:rFonts w:asciiTheme="minorHAnsi" w:eastAsiaTheme="minorEastAsia" w:hAnsiTheme="minorHAnsi" w:cstheme="minorBidi"/>
                <w:noProof/>
                <w:sz w:val="22"/>
                <w:szCs w:val="22"/>
              </w:rPr>
              <w:tab/>
            </w:r>
            <w:r w:rsidR="00AC04BE" w:rsidRPr="00852691">
              <w:rPr>
                <w:rStyle w:val="Hyperlink"/>
                <w:noProof/>
                <w:lang w:val="ru-RU"/>
              </w:rPr>
              <w:t>Установка необходимых компонентов</w:t>
            </w:r>
            <w:r w:rsidR="00AC04BE">
              <w:rPr>
                <w:noProof/>
                <w:webHidden/>
              </w:rPr>
              <w:tab/>
            </w:r>
            <w:r w:rsidR="00AC04BE">
              <w:rPr>
                <w:noProof/>
                <w:webHidden/>
              </w:rPr>
              <w:fldChar w:fldCharType="begin"/>
            </w:r>
            <w:r w:rsidR="00AC04BE">
              <w:rPr>
                <w:noProof/>
                <w:webHidden/>
              </w:rPr>
              <w:instrText xml:space="preserve"> PAGEREF _Toc93747223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28D6861"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4" w:history="1">
            <w:r w:rsidR="00AC04BE" w:rsidRPr="00852691">
              <w:rPr>
                <w:rStyle w:val="Hyperlink"/>
                <w:noProof/>
                <w:lang w:val="ru-RU"/>
              </w:rPr>
              <w:t>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командной строке </w:t>
            </w:r>
            <w:r w:rsidR="00AC04BE" w:rsidRPr="00852691">
              <w:rPr>
                <w:rStyle w:val="Hyperlink"/>
                <w:noProof/>
              </w:rPr>
              <w:t>Windows</w:t>
            </w:r>
            <w:r w:rsidR="00AC04BE">
              <w:rPr>
                <w:noProof/>
                <w:webHidden/>
              </w:rPr>
              <w:tab/>
            </w:r>
            <w:r w:rsidR="00AC04BE">
              <w:rPr>
                <w:noProof/>
                <w:webHidden/>
              </w:rPr>
              <w:fldChar w:fldCharType="begin"/>
            </w:r>
            <w:r w:rsidR="00AC04BE">
              <w:rPr>
                <w:noProof/>
                <w:webHidden/>
              </w:rPr>
              <w:instrText xml:space="preserve"> PAGEREF _Toc93747224 \h </w:instrText>
            </w:r>
            <w:r w:rsidR="00AC04BE">
              <w:rPr>
                <w:noProof/>
                <w:webHidden/>
              </w:rPr>
            </w:r>
            <w:r w:rsidR="00AC04BE">
              <w:rPr>
                <w:noProof/>
                <w:webHidden/>
              </w:rPr>
              <w:fldChar w:fldCharType="separate"/>
            </w:r>
            <w:r w:rsidR="00AC04BE">
              <w:rPr>
                <w:noProof/>
                <w:webHidden/>
              </w:rPr>
              <w:t>24</w:t>
            </w:r>
            <w:r w:rsidR="00AC04BE">
              <w:rPr>
                <w:noProof/>
                <w:webHidden/>
              </w:rPr>
              <w:fldChar w:fldCharType="end"/>
            </w:r>
          </w:hyperlink>
        </w:p>
        <w:p w14:paraId="25EA1008"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5"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среде разработки </w:t>
            </w:r>
            <w:r w:rsidR="00AC04BE" w:rsidRPr="00852691">
              <w:rPr>
                <w:rStyle w:val="Hyperlink"/>
                <w:noProof/>
              </w:rPr>
              <w:t>Microsoft</w:t>
            </w:r>
            <w:r w:rsidR="00AC04BE" w:rsidRPr="00852691">
              <w:rPr>
                <w:rStyle w:val="Hyperlink"/>
                <w:noProof/>
                <w:lang w:val="ru-RU"/>
              </w:rPr>
              <w:t xml:space="preserve"> </w:t>
            </w:r>
            <w:r w:rsidR="00AC04BE" w:rsidRPr="00852691">
              <w:rPr>
                <w:rStyle w:val="Hyperlink"/>
                <w:noProof/>
              </w:rPr>
              <w:t>Visual</w:t>
            </w:r>
            <w:r w:rsidR="00AC04BE" w:rsidRPr="00852691">
              <w:rPr>
                <w:rStyle w:val="Hyperlink"/>
                <w:noProof/>
                <w:lang w:val="ru-RU"/>
              </w:rPr>
              <w:t xml:space="preserve"> </w:t>
            </w:r>
            <w:r w:rsidR="00AC04BE" w:rsidRPr="00852691">
              <w:rPr>
                <w:rStyle w:val="Hyperlink"/>
                <w:noProof/>
              </w:rPr>
              <w:t>Studio</w:t>
            </w:r>
            <w:r w:rsidR="00AC04BE" w:rsidRPr="00852691">
              <w:rPr>
                <w:rStyle w:val="Hyperlink"/>
                <w:noProof/>
                <w:lang w:val="ru-RU"/>
              </w:rPr>
              <w:t xml:space="preserve"> (</w:t>
            </w:r>
            <w:r w:rsidR="00AC04BE" w:rsidRPr="00852691">
              <w:rPr>
                <w:rStyle w:val="Hyperlink"/>
                <w:noProof/>
              </w:rPr>
              <w:t>V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5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1F75BEA0" w14:textId="77777777" w:rsidR="00AC04BE" w:rsidRDefault="00A71965"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6"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Зависимости и библиотеки</w:t>
            </w:r>
            <w:r w:rsidR="00AC04BE">
              <w:rPr>
                <w:noProof/>
                <w:webHidden/>
              </w:rPr>
              <w:tab/>
            </w:r>
            <w:r w:rsidR="00AC04BE">
              <w:rPr>
                <w:noProof/>
                <w:webHidden/>
              </w:rPr>
              <w:fldChar w:fldCharType="begin"/>
            </w:r>
            <w:r w:rsidR="00AC04BE">
              <w:rPr>
                <w:noProof/>
                <w:webHidden/>
              </w:rPr>
              <w:instrText xml:space="preserve"> PAGEREF _Toc93747226 \h </w:instrText>
            </w:r>
            <w:r w:rsidR="00AC04BE">
              <w:rPr>
                <w:noProof/>
                <w:webHidden/>
              </w:rPr>
            </w:r>
            <w:r w:rsidR="00AC04BE">
              <w:rPr>
                <w:noProof/>
                <w:webHidden/>
              </w:rPr>
              <w:fldChar w:fldCharType="separate"/>
            </w:r>
            <w:r w:rsidR="00AC04BE">
              <w:rPr>
                <w:noProof/>
                <w:webHidden/>
              </w:rPr>
              <w:t>25</w:t>
            </w:r>
            <w:r w:rsidR="00AC04BE">
              <w:rPr>
                <w:noProof/>
                <w:webHidden/>
              </w:rPr>
              <w:fldChar w:fldCharType="end"/>
            </w:r>
          </w:hyperlink>
        </w:p>
        <w:p w14:paraId="031ED10D" w14:textId="77777777" w:rsidR="00AC04BE" w:rsidRDefault="00A71965"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7" w:history="1">
            <w:r w:rsidR="00AC04BE" w:rsidRPr="00852691">
              <w:rPr>
                <w:rStyle w:val="Hyperlink"/>
                <w:noProof/>
              </w:rPr>
              <w:t>Linux</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7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504699CB" w14:textId="77777777" w:rsidR="00AC04BE" w:rsidRDefault="00A71965"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8" w:history="1">
            <w:r w:rsidR="00AC04BE" w:rsidRPr="00852691">
              <w:rPr>
                <w:rStyle w:val="Hyperlink"/>
                <w:noProof/>
                <w:lang w:val="ru-RU"/>
              </w:rPr>
              <w:t>IV.</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Входные данны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28 \h </w:instrText>
            </w:r>
            <w:r w:rsidR="00AC04BE">
              <w:rPr>
                <w:noProof/>
                <w:webHidden/>
              </w:rPr>
            </w:r>
            <w:r w:rsidR="00AC04BE">
              <w:rPr>
                <w:noProof/>
                <w:webHidden/>
              </w:rPr>
              <w:fldChar w:fldCharType="separate"/>
            </w:r>
            <w:r w:rsidR="00AC04BE">
              <w:rPr>
                <w:noProof/>
                <w:webHidden/>
              </w:rPr>
              <w:t>27</w:t>
            </w:r>
            <w:r w:rsidR="00AC04BE">
              <w:rPr>
                <w:noProof/>
                <w:webHidden/>
              </w:rPr>
              <w:fldChar w:fldCharType="end"/>
            </w:r>
          </w:hyperlink>
        </w:p>
        <w:p w14:paraId="3F86D1D2" w14:textId="77777777" w:rsidR="00AC04BE" w:rsidRDefault="00A71965"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9" w:history="1">
            <w:r w:rsidR="00AC04BE" w:rsidRPr="00852691">
              <w:rPr>
                <w:rStyle w:val="Hyperlink"/>
                <w:noProof/>
              </w:rPr>
              <w:t>V.</w:t>
            </w:r>
            <w:r w:rsidR="00AC04BE">
              <w:rPr>
                <w:rFonts w:asciiTheme="minorHAnsi" w:eastAsiaTheme="minorEastAsia" w:hAnsiTheme="minorHAnsi" w:cstheme="minorBidi"/>
                <w:noProof/>
                <w:sz w:val="22"/>
                <w:szCs w:val="22"/>
              </w:rPr>
              <w:tab/>
            </w:r>
            <w:r w:rsidR="00AC04BE" w:rsidRPr="00852691">
              <w:rPr>
                <w:rStyle w:val="Hyperlink"/>
                <w:noProof/>
              </w:rPr>
              <w:t>Входные данные: NUMERICAL_PARAMETERS.txt</w:t>
            </w:r>
            <w:r w:rsidR="00AC04BE">
              <w:rPr>
                <w:noProof/>
                <w:webHidden/>
              </w:rPr>
              <w:tab/>
            </w:r>
            <w:r w:rsidR="00AC04BE">
              <w:rPr>
                <w:noProof/>
                <w:webHidden/>
              </w:rPr>
              <w:fldChar w:fldCharType="begin"/>
            </w:r>
            <w:r w:rsidR="00AC04BE">
              <w:rPr>
                <w:noProof/>
                <w:webHidden/>
              </w:rPr>
              <w:instrText xml:space="preserve"> PAGEREF _Toc93747229 \h </w:instrText>
            </w:r>
            <w:r w:rsidR="00AC04BE">
              <w:rPr>
                <w:noProof/>
                <w:webHidden/>
              </w:rPr>
            </w:r>
            <w:r w:rsidR="00AC04BE">
              <w:rPr>
                <w:noProof/>
                <w:webHidden/>
              </w:rPr>
              <w:fldChar w:fldCharType="separate"/>
            </w:r>
            <w:r w:rsidR="00AC04BE">
              <w:rPr>
                <w:noProof/>
                <w:webHidden/>
              </w:rPr>
              <w:t>30</w:t>
            </w:r>
            <w:r w:rsidR="00AC04BE">
              <w:rPr>
                <w:noProof/>
                <w:webHidden/>
              </w:rPr>
              <w:fldChar w:fldCharType="end"/>
            </w:r>
          </w:hyperlink>
        </w:p>
        <w:p w14:paraId="322C444D" w14:textId="77777777" w:rsidR="00AC04BE" w:rsidRDefault="00A71965"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0" w:history="1">
            <w:r w:rsidR="00AC04BE" w:rsidRPr="00852691">
              <w:rPr>
                <w:rStyle w:val="Hyperlink"/>
                <w:noProof/>
                <w:lang w:val="ru-RU"/>
              </w:rPr>
              <w:t>VI.</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Общение с программой налету через файл </w:t>
            </w:r>
            <w:r w:rsidR="00AC04BE" w:rsidRPr="00852691">
              <w:rPr>
                <w:rStyle w:val="Hyperlink"/>
                <w:noProof/>
              </w:rPr>
              <w:t>Comunication</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30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6744FDBC" w14:textId="77777777" w:rsidR="00AC04BE" w:rsidRDefault="00A71965"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1" w:history="1">
            <w:r w:rsidR="00AC04BE" w:rsidRPr="00852691">
              <w:rPr>
                <w:rStyle w:val="Hyperlink"/>
                <w:noProof/>
              </w:rPr>
              <w:t>VII.</w:t>
            </w:r>
            <w:r w:rsidR="00AC04BE">
              <w:rPr>
                <w:rFonts w:asciiTheme="minorHAnsi" w:eastAsiaTheme="minorEastAsia" w:hAnsiTheme="minorHAnsi" w:cstheme="minorBidi"/>
                <w:noProof/>
                <w:sz w:val="22"/>
                <w:szCs w:val="22"/>
              </w:rPr>
              <w:tab/>
            </w:r>
            <w:r w:rsidR="00AC04BE" w:rsidRPr="00852691">
              <w:rPr>
                <w:rStyle w:val="Hyperlink"/>
                <w:noProof/>
              </w:rPr>
              <w:t>Выходные данные: OUTPUT</w:t>
            </w:r>
            <w:r w:rsidR="00AC04BE">
              <w:rPr>
                <w:noProof/>
                <w:webHidden/>
              </w:rPr>
              <w:tab/>
            </w:r>
            <w:r w:rsidR="00AC04BE">
              <w:rPr>
                <w:noProof/>
                <w:webHidden/>
              </w:rPr>
              <w:fldChar w:fldCharType="begin"/>
            </w:r>
            <w:r w:rsidR="00AC04BE">
              <w:rPr>
                <w:noProof/>
                <w:webHidden/>
              </w:rPr>
              <w:instrText xml:space="preserve"> PAGEREF _Toc93747231 \h </w:instrText>
            </w:r>
            <w:r w:rsidR="00AC04BE">
              <w:rPr>
                <w:noProof/>
                <w:webHidden/>
              </w:rPr>
            </w:r>
            <w:r w:rsidR="00AC04BE">
              <w:rPr>
                <w:noProof/>
                <w:webHidden/>
              </w:rPr>
              <w:fldChar w:fldCharType="separate"/>
            </w:r>
            <w:r w:rsidR="00AC04BE">
              <w:rPr>
                <w:noProof/>
                <w:webHidden/>
              </w:rPr>
              <w:t>39</w:t>
            </w:r>
            <w:r w:rsidR="00AC04BE">
              <w:rPr>
                <w:noProof/>
                <w:webHidden/>
              </w:rPr>
              <w:fldChar w:fldCharType="end"/>
            </w:r>
          </w:hyperlink>
        </w:p>
        <w:p w14:paraId="5CC7053D" w14:textId="77777777" w:rsidR="00AC04BE" w:rsidRDefault="00A71965"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2" w:history="1">
            <w:r w:rsidR="00AC04BE" w:rsidRPr="00852691">
              <w:rPr>
                <w:rStyle w:val="Hyperlink"/>
                <w:noProof/>
              </w:rPr>
              <w:t>VIII.</w:t>
            </w:r>
            <w:r w:rsidR="00AC04BE">
              <w:rPr>
                <w:rFonts w:asciiTheme="minorHAnsi" w:eastAsiaTheme="minorEastAsia" w:hAnsiTheme="minorHAnsi" w:cstheme="minorBidi"/>
                <w:noProof/>
                <w:sz w:val="22"/>
                <w:szCs w:val="22"/>
              </w:rPr>
              <w:tab/>
            </w:r>
            <w:r w:rsidR="00AC04BE" w:rsidRPr="00852691">
              <w:rPr>
                <w:rStyle w:val="Hyperlink"/>
                <w:noProof/>
              </w:rPr>
              <w:t>References</w:t>
            </w:r>
            <w:r w:rsidR="00AC04BE">
              <w:rPr>
                <w:noProof/>
                <w:webHidden/>
              </w:rPr>
              <w:tab/>
            </w:r>
            <w:r w:rsidR="00AC04BE">
              <w:rPr>
                <w:noProof/>
                <w:webHidden/>
              </w:rPr>
              <w:fldChar w:fldCharType="begin"/>
            </w:r>
            <w:r w:rsidR="00AC04BE">
              <w:rPr>
                <w:noProof/>
                <w:webHidden/>
              </w:rPr>
              <w:instrText xml:space="preserve"> PAGEREF _Toc93747232 \h </w:instrText>
            </w:r>
            <w:r w:rsidR="00AC04BE">
              <w:rPr>
                <w:noProof/>
                <w:webHidden/>
              </w:rPr>
            </w:r>
            <w:r w:rsidR="00AC04BE">
              <w:rPr>
                <w:noProof/>
                <w:webHidden/>
              </w:rPr>
              <w:fldChar w:fldCharType="separate"/>
            </w:r>
            <w:r w:rsidR="00AC04BE">
              <w:rPr>
                <w:noProof/>
                <w:webHidden/>
              </w:rPr>
              <w:t>46</w:t>
            </w:r>
            <w:r w:rsidR="00AC04BE">
              <w:rPr>
                <w:noProof/>
                <w:webHidden/>
              </w:rPr>
              <w:fldChar w:fldCharType="end"/>
            </w:r>
          </w:hyperlink>
        </w:p>
        <w:p w14:paraId="5A20DD3C" w14:textId="77777777" w:rsidR="00AC04BE" w:rsidRDefault="00A71965"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3" w:history="1">
            <w:r w:rsidR="00AC04BE" w:rsidRPr="00852691">
              <w:rPr>
                <w:rStyle w:val="Hyperlink"/>
                <w:noProof/>
                <w:lang w:val="ru-RU"/>
              </w:rPr>
              <w:t>IX.</w:t>
            </w:r>
            <w:r w:rsidR="00AC04BE">
              <w:rPr>
                <w:rFonts w:asciiTheme="minorHAnsi" w:eastAsiaTheme="minorEastAsia" w:hAnsiTheme="minorHAnsi" w:cstheme="minorBidi"/>
                <w:noProof/>
                <w:sz w:val="22"/>
                <w:szCs w:val="22"/>
              </w:rPr>
              <w:tab/>
            </w:r>
            <w:r w:rsidR="00AC04BE" w:rsidRPr="00852691">
              <w:rPr>
                <w:rStyle w:val="Hyperlink"/>
                <w:noProof/>
                <w:lang w:val="ru-RU"/>
              </w:rPr>
              <w:t>Пожелания на будущее</w:t>
            </w:r>
            <w:r w:rsidR="00AC04BE">
              <w:rPr>
                <w:noProof/>
                <w:webHidden/>
              </w:rPr>
              <w:tab/>
            </w:r>
            <w:r w:rsidR="00AC04BE">
              <w:rPr>
                <w:noProof/>
                <w:webHidden/>
              </w:rPr>
              <w:fldChar w:fldCharType="begin"/>
            </w:r>
            <w:r w:rsidR="00AC04BE">
              <w:rPr>
                <w:noProof/>
                <w:webHidden/>
              </w:rPr>
              <w:instrText xml:space="preserve"> PAGEREF _Toc93747233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39D42C1A" w14:textId="77777777" w:rsidR="00AC04BE" w:rsidRDefault="00A71965"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4" w:history="1">
            <w:r w:rsidR="00AC04BE" w:rsidRPr="00852691">
              <w:rPr>
                <w:rStyle w:val="Hyperlink"/>
                <w:noProof/>
                <w:lang w:val="ru-RU"/>
              </w:rPr>
              <w:t>X.</w:t>
            </w:r>
            <w:r w:rsidR="00AC04BE">
              <w:rPr>
                <w:rFonts w:asciiTheme="minorHAnsi" w:eastAsiaTheme="minorEastAsia" w:hAnsiTheme="minorHAnsi" w:cstheme="minorBidi"/>
                <w:noProof/>
                <w:sz w:val="22"/>
                <w:szCs w:val="22"/>
              </w:rPr>
              <w:tab/>
            </w:r>
            <w:r w:rsidR="00AC04BE" w:rsidRPr="00852691">
              <w:rPr>
                <w:rStyle w:val="Hyperlink"/>
                <w:noProof/>
                <w:lang w:val="ru-RU"/>
              </w:rPr>
              <w:t>Лог изменений</w:t>
            </w:r>
            <w:r w:rsidR="00AC04BE">
              <w:rPr>
                <w:noProof/>
                <w:webHidden/>
              </w:rPr>
              <w:tab/>
            </w:r>
            <w:r w:rsidR="00AC04BE">
              <w:rPr>
                <w:noProof/>
                <w:webHidden/>
              </w:rPr>
              <w:fldChar w:fldCharType="begin"/>
            </w:r>
            <w:r w:rsidR="00AC04BE">
              <w:rPr>
                <w:noProof/>
                <w:webHidden/>
              </w:rPr>
              <w:instrText xml:space="preserve"> PAGEREF _Toc93747234 \h </w:instrText>
            </w:r>
            <w:r w:rsidR="00AC04BE">
              <w:rPr>
                <w:noProof/>
                <w:webHidden/>
              </w:rPr>
            </w:r>
            <w:r w:rsidR="00AC04BE">
              <w:rPr>
                <w:noProof/>
                <w:webHidden/>
              </w:rPr>
              <w:fldChar w:fldCharType="separate"/>
            </w:r>
            <w:r w:rsidR="00AC04BE">
              <w:rPr>
                <w:noProof/>
                <w:webHidden/>
              </w:rPr>
              <w:t>48</w:t>
            </w:r>
            <w:r w:rsidR="00AC04BE">
              <w:rPr>
                <w:noProof/>
                <w:webHidden/>
              </w:rPr>
              <w:fldChar w:fldCharType="end"/>
            </w:r>
          </w:hyperlink>
        </w:p>
        <w:p w14:paraId="1BACAB1A" w14:textId="77777777" w:rsidR="00E93261" w:rsidRDefault="00E93261" w:rsidP="00AC04BE">
          <w:pPr>
            <w:spacing w:after="0" w:line="240" w:lineRule="auto"/>
          </w:pPr>
          <w:r>
            <w:rPr>
              <w:b/>
              <w:bCs/>
            </w:rPr>
            <w:fldChar w:fldCharType="end"/>
          </w:r>
        </w:p>
      </w:sdtContent>
    </w:sdt>
    <w:p w14:paraId="4A2CCD20" w14:textId="77777777" w:rsidR="00BA090E" w:rsidRPr="00CB3AA2" w:rsidRDefault="004751DF" w:rsidP="00C831AC">
      <w:pPr>
        <w:pStyle w:val="Heading1"/>
        <w:numPr>
          <w:ilvl w:val="0"/>
          <w:numId w:val="12"/>
        </w:numPr>
        <w:rPr>
          <w:lang w:val="ru-RU"/>
        </w:rPr>
      </w:pPr>
      <w:bookmarkStart w:id="0" w:name="_Toc93747189"/>
      <w:r>
        <w:rPr>
          <w:lang w:val="ru-RU"/>
        </w:rPr>
        <w:lastRenderedPageBreak/>
        <w:t>Введение</w:t>
      </w:r>
      <w:bookmarkEnd w:id="0"/>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не только БТИ. Пользователь во входном файле может указать, какой частицей он хочет облучить мишень. В  данный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т.к.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двухтемпературную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нанокластерами внутри и т.п.).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часть шара, 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конечные слои, нанокластеры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закодить отдельно с параметрами, указанными пользователем).</w:t>
      </w:r>
    </w:p>
    <w:p w14:paraId="7CFB27F4" w14:textId="77777777" w:rsidR="002D1A60" w:rsidRDefault="002D1A60" w:rsidP="00F87CE8">
      <w:pPr>
        <w:pStyle w:val="Heading2"/>
        <w:rPr>
          <w:lang w:val="ru-RU"/>
        </w:rPr>
      </w:pPr>
      <w:bookmarkStart w:id="1" w:name="_Toc93747190"/>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93747191"/>
      <w:r w:rsidRPr="008547F3">
        <w:lastRenderedPageBreak/>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C73675" w:rsidRDefault="008547F3" w:rsidP="00C831AC">
      <w:pPr>
        <w:pStyle w:val="ListParagraph"/>
        <w:numPr>
          <w:ilvl w:val="0"/>
          <w:numId w:val="7"/>
        </w:numPr>
        <w:rPr>
          <w:i/>
          <w:lang w:val="ru-RU"/>
        </w:rPr>
      </w:pPr>
      <w:r w:rsidRPr="00C73675">
        <w:rPr>
          <w:i/>
        </w:rPr>
        <w:t xml:space="preserve">Relativistic </w:t>
      </w:r>
      <w:r w:rsidRPr="00C73675">
        <w:rPr>
          <w:i/>
          <w:lang w:val="ru-RU"/>
        </w:rPr>
        <w:t>Verlet</w:t>
      </w:r>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93747192"/>
      <w:r w:rsidRPr="008547F3">
        <w:t>Electrons</w:t>
      </w:r>
      <w:bookmarkEnd w:id="3"/>
    </w:p>
    <w:p w14:paraId="209D566E" w14:textId="77777777" w:rsidR="00804004" w:rsidRPr="00804004" w:rsidRDefault="008547F3" w:rsidP="00C73675">
      <w:pPr>
        <w:pStyle w:val="ListParagraph"/>
        <w:numPr>
          <w:ilvl w:val="0"/>
          <w:numId w:val="5"/>
        </w:numPr>
        <w:ind w:left="0" w:firstLine="426"/>
        <w:rPr>
          <w:lang w:val="ru-RU"/>
        </w:rPr>
      </w:pPr>
      <w:r w:rsidRPr="008547F3">
        <w:t>Impact</w:t>
      </w:r>
      <w:r w:rsidRPr="00804004">
        <w:rPr>
          <w:lang w:val="ru-RU"/>
        </w:rPr>
        <w:t xml:space="preserve"> </w:t>
      </w:r>
      <w:r w:rsidRPr="008547F3">
        <w:t>ionization</w:t>
      </w:r>
      <w:r w:rsidRPr="00804004">
        <w:rPr>
          <w:lang w:val="ru-RU"/>
        </w:rPr>
        <w:t xml:space="preserve">, </w:t>
      </w:r>
      <w:r w:rsidRPr="008547F3">
        <w:t>atomic</w:t>
      </w:r>
      <w:r w:rsidRPr="00804004">
        <w:rPr>
          <w:lang w:val="ru-RU"/>
        </w:rPr>
        <w:t xml:space="preserve"> </w:t>
      </w:r>
      <w:r w:rsidRPr="008547F3">
        <w:t>approximation</w:t>
      </w:r>
      <w:r w:rsidRPr="00804004">
        <w:rPr>
          <w:lang w:val="ru-RU"/>
        </w:rPr>
        <w:t xml:space="preserve">: </w:t>
      </w:r>
      <w:r w:rsidR="00804004">
        <w:rPr>
          <w:lang w:val="ru-RU"/>
        </w:rPr>
        <w:t>можно</w:t>
      </w:r>
      <w:r w:rsidR="00804004" w:rsidRPr="00804004">
        <w:rPr>
          <w:lang w:val="ru-RU"/>
        </w:rPr>
        <w:t xml:space="preserve"> </w:t>
      </w:r>
      <w:r w:rsidR="00804004">
        <w:rPr>
          <w:lang w:val="ru-RU"/>
        </w:rPr>
        <w:t>выбрать</w:t>
      </w:r>
      <w:r w:rsidR="00804004" w:rsidRPr="00804004">
        <w:rPr>
          <w:lang w:val="ru-RU"/>
        </w:rPr>
        <w:t xml:space="preserve"> </w:t>
      </w:r>
      <w:r w:rsidR="00804004">
        <w:rPr>
          <w:lang w:val="ru-RU"/>
        </w:rPr>
        <w:t>из нескольких разных моделей:</w:t>
      </w:r>
    </w:p>
    <w:p w14:paraId="4F098D21" w14:textId="77777777" w:rsidR="00804004" w:rsidRDefault="00804004"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D84128" w:rsidRDefault="00804004" w:rsidP="00F87CE8">
      <w:pPr>
        <w:pStyle w:val="ListParagraph"/>
        <w:rPr>
          <w:i/>
        </w:rPr>
      </w:pPr>
      <w:r>
        <w:rPr>
          <w:lang w:val="ru-RU"/>
        </w:rPr>
        <w:t>Б</w:t>
      </w:r>
      <w:r w:rsidRPr="00D84128">
        <w:t xml:space="preserve">) </w:t>
      </w:r>
      <w:r w:rsidR="008547F3" w:rsidRPr="008547F3">
        <w:t>RBEB</w:t>
      </w:r>
      <w:r w:rsidR="008547F3" w:rsidRPr="00D84128">
        <w:t xml:space="preserve"> </w:t>
      </w:r>
      <w:r w:rsidR="008547F3" w:rsidRPr="008547F3">
        <w:t>cross</w:t>
      </w:r>
      <w:r w:rsidR="008547F3" w:rsidRPr="00D84128">
        <w:t xml:space="preserve"> </w:t>
      </w:r>
      <w:r w:rsidR="008547F3" w:rsidRPr="008547F3">
        <w:t>section</w:t>
      </w:r>
      <w:r w:rsidR="008547F3" w:rsidRPr="00D84128">
        <w:t xml:space="preserve"> – </w:t>
      </w:r>
      <w:r w:rsidR="00337080" w:rsidRPr="008547F3">
        <w:fldChar w:fldCharType="begin" w:fldLock="1"/>
      </w:r>
      <w:r w:rsidR="00C73675">
        <w:instrText>ADDIN</w:instrText>
      </w:r>
      <w:r w:rsidR="00C73675" w:rsidRPr="00D84128">
        <w:instrText xml:space="preserve"> </w:instrText>
      </w:r>
      <w:r w:rsidR="00C73675">
        <w:instrText>CSL</w:instrText>
      </w:r>
      <w:r w:rsidR="00C73675" w:rsidRPr="00D84128">
        <w:instrText>_</w:instrText>
      </w:r>
      <w:r w:rsidR="00C73675">
        <w:instrText>CITATION</w:instrText>
      </w:r>
      <w:r w:rsidR="00C73675" w:rsidRPr="00D84128">
        <w:instrText xml:space="preserve"> {"</w:instrText>
      </w:r>
      <w:r w:rsidR="00C73675">
        <w:instrText>citationItems</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temData</w:instrText>
      </w:r>
      <w:r w:rsidR="00C73675" w:rsidRPr="00D84128">
        <w:instrText>":{"</w:instrText>
      </w:r>
      <w:r w:rsidR="00C73675">
        <w:instrText>DOI</w:instrText>
      </w:r>
      <w:r w:rsidR="00C73675" w:rsidRPr="00D84128">
        <w:instrText>":"10.1103/</w:instrText>
      </w:r>
      <w:r w:rsidR="00C73675">
        <w:instrText>PhysRevA</w:instrText>
      </w:r>
      <w:r w:rsidR="00C73675" w:rsidRPr="00D84128">
        <w:instrText>.62.052710","</w:instrText>
      </w:r>
      <w:r w:rsidR="00C73675">
        <w:instrText>ISSN</w:instrText>
      </w:r>
      <w:r w:rsidR="00C73675" w:rsidRPr="00D84128">
        <w:instrText>":"1050-2947","</w:instrText>
      </w:r>
      <w:r w:rsidR="00C73675">
        <w:instrText>author</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Kim</w:instrText>
      </w:r>
      <w:r w:rsidR="00C73675" w:rsidRPr="00D84128">
        <w:instrText>","</w:instrText>
      </w:r>
      <w:r w:rsidR="00C73675">
        <w:instrText>given</w:instrText>
      </w:r>
      <w:r w:rsidR="00C73675" w:rsidRPr="00D84128">
        <w:instrText>":"</w:instrText>
      </w:r>
      <w:r w:rsidR="00C73675">
        <w:instrText>Yong</w:instrText>
      </w:r>
      <w:r w:rsidR="00C73675" w:rsidRPr="00D84128">
        <w:instrText>-</w:instrText>
      </w:r>
      <w:r w:rsidR="00C73675">
        <w:instrText>Ki</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Santos</w:instrText>
      </w:r>
      <w:r w:rsidR="00C73675" w:rsidRPr="00D84128">
        <w:instrText>","</w:instrText>
      </w:r>
      <w:r w:rsidR="00C73675">
        <w:instrText>given</w:instrText>
      </w:r>
      <w:r w:rsidR="00C73675" w:rsidRPr="00D84128">
        <w:instrText>":"</w:instrText>
      </w:r>
      <w:r w:rsidR="00C73675">
        <w:instrText>Jos</w:instrText>
      </w:r>
      <w:r w:rsidR="00C73675" w:rsidRPr="00D84128">
        <w:instrText xml:space="preserve">é </w:instrText>
      </w:r>
      <w:r w:rsidR="00C73675">
        <w:instrText>Paul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Parente</w:instrText>
      </w:r>
      <w:r w:rsidR="00C73675" w:rsidRPr="00D84128">
        <w:instrText>","</w:instrText>
      </w:r>
      <w:r w:rsidR="00C73675">
        <w:instrText>given</w:instrText>
      </w:r>
      <w:r w:rsidR="00C73675" w:rsidRPr="00D84128">
        <w:instrText>":"</w:instrText>
      </w:r>
      <w:r w:rsidR="00C73675">
        <w:instrText>Fernand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container</w:instrText>
      </w:r>
      <w:r w:rsidR="00C73675" w:rsidRPr="00D84128">
        <w:instrText>-</w:instrText>
      </w:r>
      <w:r w:rsidR="00C73675">
        <w:instrText>title</w:instrText>
      </w:r>
      <w:r w:rsidR="00C73675" w:rsidRPr="00D84128">
        <w:instrText>":"</w:instrText>
      </w:r>
      <w:r w:rsidR="00C73675">
        <w:instrText>Physical</w:instrText>
      </w:r>
      <w:r w:rsidR="00C73675" w:rsidRPr="00D84128">
        <w:instrText xml:space="preserve"> </w:instrText>
      </w:r>
      <w:r w:rsidR="00C73675">
        <w:instrText>Review</w:instrText>
      </w:r>
      <w:r w:rsidR="00C73675" w:rsidRPr="00D84128">
        <w:instrText xml:space="preserve"> </w:instrText>
      </w:r>
      <w:r w:rsidR="00C73675">
        <w:instrText>A</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ssue</w:instrText>
      </w:r>
      <w:r w:rsidR="00C73675" w:rsidRPr="00D84128">
        <w:instrText>":"5","</w:instrText>
      </w:r>
      <w:r w:rsidR="00C73675">
        <w:instrText>issued</w:instrText>
      </w:r>
      <w:r w:rsidR="00C73675" w:rsidRPr="00D84128">
        <w:instrText>":{"</w:instrText>
      </w:r>
      <w:r w:rsidR="00C73675">
        <w:instrText>date</w:instrText>
      </w:r>
      <w:r w:rsidR="00C73675" w:rsidRPr="00D84128">
        <w:instrText>-</w:instrText>
      </w:r>
      <w:r w:rsidR="00C73675">
        <w:instrText>parts</w:instrText>
      </w:r>
      <w:r w:rsidR="00C73675" w:rsidRPr="00D84128">
        <w:instrText>":[["2000","10"]]},"</w:instrText>
      </w:r>
      <w:r w:rsidR="00C73675">
        <w:instrText>page</w:instrText>
      </w:r>
      <w:r w:rsidR="00C73675" w:rsidRPr="00D84128">
        <w:instrText>":"52710","</w:instrText>
      </w:r>
      <w:r w:rsidR="00C73675">
        <w:instrText>publisher</w:instrText>
      </w:r>
      <w:r w:rsidR="00C73675" w:rsidRPr="00D84128">
        <w:instrText>":"</w:instrText>
      </w:r>
      <w:r w:rsidR="00C73675">
        <w:instrText>American</w:instrText>
      </w:r>
      <w:r w:rsidR="00C73675" w:rsidRPr="00D84128">
        <w:instrText xml:space="preserve"> </w:instrText>
      </w:r>
      <w:r w:rsidR="00C73675">
        <w:instrText>Physical</w:instrText>
      </w:r>
      <w:r w:rsidR="00C73675" w:rsidRPr="00D84128">
        <w:instrText xml:space="preserve"> </w:instrText>
      </w:r>
      <w:r w:rsidR="00C73675">
        <w:instrText>Society</w:instrText>
      </w:r>
      <w:r w:rsidR="00C73675" w:rsidRPr="00D84128">
        <w:instrText>","</w:instrText>
      </w:r>
      <w:r w:rsidR="00C73675">
        <w:instrText>title</w:instrText>
      </w:r>
      <w:r w:rsidR="00C73675" w:rsidRPr="00D84128">
        <w:instrText>":"</w:instrText>
      </w:r>
      <w:r w:rsidR="00C73675">
        <w:instrText>Extension</w:instrText>
      </w:r>
      <w:r w:rsidR="00C73675" w:rsidRPr="00D84128">
        <w:instrText xml:space="preserve"> </w:instrText>
      </w:r>
      <w:r w:rsidR="00C73675">
        <w:instrText>of</w:instrText>
      </w:r>
      <w:r w:rsidR="00C73675" w:rsidRPr="00D84128">
        <w:instrText xml:space="preserve"> </w:instrText>
      </w:r>
      <w:r w:rsidR="00C73675">
        <w:instrText>the</w:instrText>
      </w:r>
      <w:r w:rsidR="00C73675" w:rsidRPr="00D84128">
        <w:instrText xml:space="preserve"> </w:instrText>
      </w:r>
      <w:r w:rsidR="00C73675">
        <w:instrText>binary</w:instrText>
      </w:r>
      <w:r w:rsidR="00C73675" w:rsidRPr="00D84128">
        <w:instrText>-</w:instrText>
      </w:r>
      <w:r w:rsidR="00C73675">
        <w:instrText>encounter</w:instrText>
      </w:r>
      <w:r w:rsidR="00C73675" w:rsidRPr="00D84128">
        <w:instrText>-</w:instrText>
      </w:r>
      <w:r w:rsidR="00C73675">
        <w:instrText>dipole</w:instrText>
      </w:r>
      <w:r w:rsidR="00C73675" w:rsidRPr="00D84128">
        <w:instrText xml:space="preserve"> </w:instrText>
      </w:r>
      <w:r w:rsidR="00C73675">
        <w:instrText>model</w:instrText>
      </w:r>
      <w:r w:rsidR="00C73675" w:rsidRPr="00D84128">
        <w:instrText xml:space="preserve"> </w:instrText>
      </w:r>
      <w:r w:rsidR="00C73675">
        <w:instrText>to</w:instrText>
      </w:r>
      <w:r w:rsidR="00C73675" w:rsidRPr="00D84128">
        <w:instrText xml:space="preserve"> </w:instrText>
      </w:r>
      <w:r w:rsidR="00C73675">
        <w:instrText>relativistic</w:instrText>
      </w:r>
      <w:r w:rsidR="00C73675" w:rsidRPr="00D84128">
        <w:instrText xml:space="preserve"> </w:instrText>
      </w:r>
      <w:r w:rsidR="00C73675">
        <w:instrText>incident</w:instrText>
      </w:r>
      <w:r w:rsidR="00C73675" w:rsidRPr="00D84128">
        <w:instrText xml:space="preserve"> </w:instrText>
      </w:r>
      <w:r w:rsidR="00C73675">
        <w:instrText>electrons</w:instrText>
      </w:r>
      <w:r w:rsidR="00C73675" w:rsidRPr="00D84128">
        <w:instrText>","</w:instrText>
      </w:r>
      <w:r w:rsidR="00C73675">
        <w:instrText>type</w:instrText>
      </w:r>
      <w:r w:rsidR="00C73675" w:rsidRPr="00D84128">
        <w:instrText>":"</w:instrText>
      </w:r>
      <w:r w:rsidR="00C73675">
        <w:instrText>article</w:instrText>
      </w:r>
      <w:r w:rsidR="00C73675" w:rsidRPr="00D84128">
        <w:instrText>-</w:instrText>
      </w:r>
      <w:r w:rsidR="00C73675">
        <w:instrText>journal</w:instrText>
      </w:r>
      <w:r w:rsidR="00C73675" w:rsidRPr="00D84128">
        <w:instrText>","</w:instrText>
      </w:r>
      <w:r w:rsidR="00C73675">
        <w:instrText>volume</w:instrText>
      </w:r>
      <w:r w:rsidR="00C73675" w:rsidRPr="00D84128">
        <w:instrText>":"62"},"</w:instrText>
      </w:r>
      <w:r w:rsidR="00C73675">
        <w:instrText>uris</w:instrText>
      </w:r>
      <w:r w:rsidR="00C73675" w:rsidRPr="00D84128">
        <w:instrText>":["</w:instrText>
      </w:r>
      <w:r w:rsidR="00C73675">
        <w:instrText>http</w:instrText>
      </w:r>
      <w:r w:rsidR="00C73675" w:rsidRPr="00D84128">
        <w:instrText>://</w:instrText>
      </w:r>
      <w:r w:rsidR="00C73675">
        <w:instrText>www</w:instrText>
      </w:r>
      <w:r w:rsidR="00C73675" w:rsidRPr="00D84128">
        <w:instrText>.</w:instrText>
      </w:r>
      <w:r w:rsidR="00C73675">
        <w:instrText>mendeley</w:instrText>
      </w:r>
      <w:r w:rsidR="00C73675" w:rsidRPr="00D84128">
        <w:instrText>.</w:instrText>
      </w:r>
      <w:r w:rsidR="00C73675">
        <w:instrText>com</w:instrText>
      </w:r>
      <w:r w:rsidR="00C73675" w:rsidRPr="00D84128">
        <w:instrText>/</w:instrText>
      </w:r>
      <w:r w:rsidR="00C73675">
        <w:instrText>documents</w:instrText>
      </w:r>
      <w:r w:rsidR="00C73675" w:rsidRPr="00D84128">
        <w:instrText>/?</w:instrText>
      </w:r>
      <w:r w:rsidR="00C73675">
        <w:instrText>uuid</w:instrText>
      </w:r>
      <w:r w:rsidR="00C73675" w:rsidRPr="00D84128">
        <w:instrText>=</w:instrText>
      </w:r>
      <w:r w:rsidR="00C73675">
        <w:instrText>af</w:instrText>
      </w:r>
      <w:r w:rsidR="00C73675" w:rsidRPr="00D84128">
        <w:instrText>804</w:instrText>
      </w:r>
      <w:r w:rsidR="00C73675">
        <w:instrText>cfc</w:instrText>
      </w:r>
      <w:r w:rsidR="00C73675" w:rsidRPr="00D84128">
        <w:instrText>-547</w:instrText>
      </w:r>
      <w:r w:rsidR="00C73675">
        <w:instrText>b</w:instrText>
      </w:r>
      <w:r w:rsidR="00C73675" w:rsidRPr="00D84128">
        <w:instrText>-48</w:instrText>
      </w:r>
      <w:r w:rsidR="00C73675">
        <w:instrText>fc</w:instrText>
      </w:r>
      <w:r w:rsidR="00C73675" w:rsidRPr="00D84128">
        <w:instrText>-</w:instrText>
      </w:r>
      <w:r w:rsidR="00C73675">
        <w:instrText>bcbb</w:instrText>
      </w:r>
      <w:r w:rsidR="00C73675" w:rsidRPr="00D84128">
        <w:instrText>-783</w:instrText>
      </w:r>
      <w:r w:rsidR="00C73675">
        <w:instrText>e</w:instrText>
      </w:r>
      <w:r w:rsidR="00C73675" w:rsidRPr="00D84128">
        <w:instrText>2698</w:instrText>
      </w:r>
      <w:r w:rsidR="00C73675">
        <w:instrText>a</w:instrText>
      </w:r>
      <w:r w:rsidR="00C73675" w:rsidRPr="00D84128">
        <w:instrText>695"]}],"</w:instrText>
      </w:r>
      <w:r w:rsidR="00C73675">
        <w:instrText>mendeley</w:instrText>
      </w:r>
      <w:r w:rsidR="00C73675" w:rsidRPr="00D84128">
        <w:instrText>":{"</w:instrText>
      </w:r>
      <w:r w:rsidR="00C73675">
        <w:instrText>formattedCitation</w:instrText>
      </w:r>
      <w:r w:rsidR="00C73675" w:rsidRPr="00D84128">
        <w:instrText>":"</w:instrText>
      </w:r>
      <w:r w:rsidR="00C73675">
        <w:instrText> </w:instrText>
      </w:r>
      <w:r w:rsidR="00C73675" w:rsidRPr="00D84128">
        <w:instrText>[8]","</w:instrText>
      </w:r>
      <w:r w:rsidR="00C73675">
        <w:instrText>plainTextFormattedCitation</w:instrText>
      </w:r>
      <w:r w:rsidR="00C73675" w:rsidRPr="00D84128">
        <w:instrText>":"</w:instrText>
      </w:r>
      <w:r w:rsidR="00C73675">
        <w:instrText> </w:instrText>
      </w:r>
      <w:r w:rsidR="00C73675" w:rsidRPr="00D84128">
        <w:instrText>[8]","</w:instrText>
      </w:r>
      <w:r w:rsidR="00C73675">
        <w:instrText>previouslyFormattedCitation</w:instrText>
      </w:r>
      <w:r w:rsidR="00C73675" w:rsidRPr="00D84128">
        <w:instrText>":"</w:instrText>
      </w:r>
      <w:r w:rsidR="00C73675">
        <w:instrText> </w:instrText>
      </w:r>
      <w:r w:rsidR="00C73675" w:rsidRPr="00D84128">
        <w:instrText>[8]"},"</w:instrText>
      </w:r>
      <w:r w:rsidR="00C73675">
        <w:instrText>properties</w:instrText>
      </w:r>
      <w:r w:rsidR="00C73675" w:rsidRPr="00D84128">
        <w:instrText>":{"</w:instrText>
      </w:r>
      <w:r w:rsidR="00C73675">
        <w:instrText>noteIndex</w:instrText>
      </w:r>
      <w:r w:rsidR="00C73675" w:rsidRPr="00D84128">
        <w:instrText>":0},"</w:instrText>
      </w:r>
      <w:r w:rsidR="00C73675">
        <w:instrText>schema</w:instrText>
      </w:r>
      <w:r w:rsidR="00C73675" w:rsidRPr="00D84128">
        <w:instrText>":"</w:instrText>
      </w:r>
      <w:r w:rsidR="00C73675">
        <w:instrText>https</w:instrText>
      </w:r>
      <w:r w:rsidR="00C73675" w:rsidRPr="00D84128">
        <w:instrText>://</w:instrText>
      </w:r>
      <w:r w:rsidR="00C73675">
        <w:instrText>github</w:instrText>
      </w:r>
      <w:r w:rsidR="00C73675" w:rsidRPr="00D84128">
        <w:instrText>.</w:instrText>
      </w:r>
      <w:r w:rsidR="00C73675">
        <w:instrText>com</w:instrText>
      </w:r>
      <w:r w:rsidR="00C73675" w:rsidRPr="00D84128">
        <w:instrText>/</w:instrText>
      </w:r>
      <w:r w:rsidR="00C73675">
        <w:instrText>citation</w:instrText>
      </w:r>
      <w:r w:rsidR="00C73675" w:rsidRPr="00D84128">
        <w:instrText>-</w:instrText>
      </w:r>
      <w:r w:rsidR="00C73675">
        <w:instrText>style</w:instrText>
      </w:r>
      <w:r w:rsidR="00C73675" w:rsidRPr="00D84128">
        <w:instrText>-</w:instrText>
      </w:r>
      <w:r w:rsidR="00C73675">
        <w:instrText>language</w:instrText>
      </w:r>
      <w:r w:rsidR="00C73675" w:rsidRPr="00D84128">
        <w:instrText>/</w:instrText>
      </w:r>
      <w:r w:rsidR="00C73675">
        <w:instrText>schema</w:instrText>
      </w:r>
      <w:r w:rsidR="00C73675" w:rsidRPr="00D84128">
        <w:instrText>/</w:instrText>
      </w:r>
      <w:r w:rsidR="00C73675">
        <w:instrText>raw</w:instrText>
      </w:r>
      <w:r w:rsidR="00C73675" w:rsidRPr="00D84128">
        <w:instrText>/</w:instrText>
      </w:r>
      <w:r w:rsidR="00C73675">
        <w:instrText>master</w:instrText>
      </w:r>
      <w:r w:rsidR="00C73675" w:rsidRPr="00D84128">
        <w:instrText>/</w:instrText>
      </w:r>
      <w:r w:rsidR="00C73675">
        <w:instrText>csl</w:instrText>
      </w:r>
      <w:r w:rsidR="00C73675" w:rsidRPr="00D84128">
        <w:instrText>-</w:instrText>
      </w:r>
      <w:r w:rsidR="00C73675">
        <w:instrText>citation</w:instrText>
      </w:r>
      <w:r w:rsidR="00C73675" w:rsidRPr="00D84128">
        <w:instrText>.</w:instrText>
      </w:r>
      <w:r w:rsidR="00C73675">
        <w:instrText>json</w:instrText>
      </w:r>
      <w:r w:rsidR="00C73675" w:rsidRPr="00D84128">
        <w:instrText>"}</w:instrText>
      </w:r>
      <w:r w:rsidR="00337080" w:rsidRPr="008547F3">
        <w:fldChar w:fldCharType="separate"/>
      </w:r>
      <w:r w:rsidR="00C73675" w:rsidRPr="00C73675">
        <w:rPr>
          <w:noProof/>
        </w:rPr>
        <w:t> </w:t>
      </w:r>
      <w:r w:rsidR="00C73675" w:rsidRPr="00D84128">
        <w:rPr>
          <w:noProof/>
        </w:rPr>
        <w:t>[8]</w:t>
      </w:r>
      <w:r w:rsidR="00337080" w:rsidRPr="008547F3">
        <w:fldChar w:fldCharType="end"/>
      </w:r>
      <w:r w:rsidR="008547F3" w:rsidRPr="00D84128">
        <w:t xml:space="preserve"> </w:t>
      </w:r>
      <w:r w:rsidR="008547F3" w:rsidRPr="008547F3">
        <w:t>Eq</w:t>
      </w:r>
      <w:r w:rsidR="008547F3" w:rsidRPr="00D84128">
        <w:t>.(22)</w:t>
      </w:r>
      <w:r w:rsidRPr="00D84128">
        <w:t xml:space="preserve"> </w:t>
      </w:r>
      <w:r w:rsidRPr="00D84128">
        <w:rPr>
          <w:i/>
        </w:rPr>
        <w:t>(</w:t>
      </w:r>
      <w:r w:rsidRPr="00804004">
        <w:rPr>
          <w:i/>
          <w:lang w:val="ru-RU"/>
        </w:rPr>
        <w:t>Не</w:t>
      </w:r>
      <w:r w:rsidRPr="00D84128">
        <w:rPr>
          <w:i/>
        </w:rPr>
        <w:t xml:space="preserve"> </w:t>
      </w:r>
      <w:r w:rsidRPr="00804004">
        <w:rPr>
          <w:i/>
          <w:lang w:val="ru-RU"/>
        </w:rPr>
        <w:t>закончена</w:t>
      </w:r>
      <w:r w:rsidRPr="00D84128">
        <w:rPr>
          <w:i/>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D84128">
        <w:rPr>
          <w:lang w:val="ru-RU"/>
        </w:rPr>
        <w:instrText xml:space="preserve">.) </w:instrText>
      </w:r>
      <w:r w:rsidR="00C73675" w:rsidRPr="00C73675">
        <w:instrText>with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unified</w:instrText>
      </w:r>
      <w:r w:rsidR="00C73675" w:rsidRPr="00D84128">
        <w:rPr>
          <w:lang w:val="ru-RU"/>
        </w:rPr>
        <w:instrText xml:space="preserve"> </w:instrText>
      </w:r>
      <w:r w:rsidR="00C73675" w:rsidRPr="00C73675">
        <w:instrText>framework</w:instrText>
      </w:r>
      <w:r w:rsidR="00C73675" w:rsidRPr="00D84128">
        <w:rPr>
          <w:lang w:val="ru-RU"/>
        </w:rPr>
        <w:instrText xml:space="preserve">. </w:instrText>
      </w:r>
      <w:r w:rsidR="00C73675" w:rsidRPr="00C73675">
        <w:instrText>It</w:instrText>
      </w:r>
      <w:r w:rsidR="00C73675" w:rsidRPr="00D84128">
        <w:rPr>
          <w:lang w:val="ru-RU"/>
        </w:rPr>
        <w:instrText xml:space="preserve"> </w:instrText>
      </w:r>
      <w:r w:rsidR="00C73675" w:rsidRPr="00C73675">
        <w:instrText>is</w:instrText>
      </w:r>
      <w:r w:rsidR="00C73675" w:rsidRPr="00D84128">
        <w:rPr>
          <w:lang w:val="ru-RU"/>
        </w:rPr>
        <w:instrText xml:space="preserve"> </w:instrText>
      </w:r>
      <w:r w:rsidR="00C73675" w:rsidRPr="00C73675">
        <w:instrText>applicable</w:instrText>
      </w:r>
      <w:r w:rsidR="00C73675" w:rsidRPr="00D84128">
        <w:rPr>
          <w:lang w:val="ru-RU"/>
        </w:rPr>
        <w:instrText xml:space="preserve"> </w:instrText>
      </w:r>
      <w:r w:rsidR="00C73675" w:rsidRPr="00C73675">
        <w:instrText>with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broad</w:instrText>
      </w:r>
      <w:r w:rsidR="00C73675" w:rsidRPr="00D84128">
        <w:rPr>
          <w:lang w:val="ru-RU"/>
        </w:rPr>
        <w:instrText xml:space="preserve"> </w:instrText>
      </w:r>
      <w:r w:rsidR="00C73675" w:rsidRPr="00C73675">
        <w:instrText>rang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incident</w:instrText>
      </w:r>
      <w:r w:rsidR="00C73675" w:rsidRPr="00D84128">
        <w:rPr>
          <w:lang w:val="ru-RU"/>
        </w:rPr>
        <w:instrText xml:space="preserve"> </w:instrText>
      </w:r>
      <w:r w:rsidR="00C73675" w:rsidRPr="00C73675">
        <w:instrText>energies</w:instrText>
      </w:r>
      <w:r w:rsidR="00C73675" w:rsidRPr="00D84128">
        <w:rPr>
          <w:lang w:val="ru-RU"/>
        </w:rPr>
        <w:instrText xml:space="preserve"> (</w:instrText>
      </w:r>
      <w:r w:rsidR="00C73675" w:rsidRPr="00C73675">
        <w:instrText>from</w:instrText>
      </w:r>
      <w:r w:rsidR="00C73675" w:rsidRPr="00D84128">
        <w:rPr>
          <w:lang w:val="ru-RU"/>
        </w:rPr>
        <w:instrText xml:space="preserve"> 30-50 </w:instrText>
      </w:r>
      <w:r w:rsidR="00C73675" w:rsidRPr="00C73675">
        <w:instrText>eV</w:instrText>
      </w:r>
      <w:r w:rsidR="00C73675" w:rsidRPr="00D84128">
        <w:rPr>
          <w:lang w:val="ru-RU"/>
        </w:rPr>
        <w:instrText xml:space="preserve"> </w:instrText>
      </w:r>
      <w:r w:rsidR="00C73675" w:rsidRPr="00C73675">
        <w:instrText>up</w:instrText>
      </w:r>
      <w:r w:rsidR="00C73675" w:rsidRPr="00D84128">
        <w:rPr>
          <w:lang w:val="ru-RU"/>
        </w:rPr>
        <w:instrText xml:space="preserve"> </w:instrText>
      </w:r>
      <w:r w:rsidR="00C73675" w:rsidRPr="00C73675">
        <w:instrText>to</w:instrText>
      </w:r>
      <w:r w:rsidR="00C73675" w:rsidRPr="00D84128">
        <w:rPr>
          <w:lang w:val="ru-RU"/>
        </w:rPr>
        <w:instrText xml:space="preserve"> </w:instrText>
      </w:r>
      <w:r w:rsidR="00C73675" w:rsidRPr="00C73675">
        <w:instrText>GeV</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cas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an</w:instrText>
      </w:r>
      <w:r w:rsidR="00C73675" w:rsidRPr="00D84128">
        <w:rPr>
          <w:lang w:val="ru-RU"/>
        </w:rPr>
        <w:instrText xml:space="preserve"> </w:instrText>
      </w:r>
      <w:r w:rsidR="00C73675" w:rsidRPr="00C73675">
        <w:instrText>electron</w:instrText>
      </w:r>
      <w:r w:rsidR="00C73675" w:rsidRPr="00D84128">
        <w:rPr>
          <w:lang w:val="ru-RU"/>
        </w:rPr>
        <w:instrText xml:space="preserve">). </w:instrText>
      </w:r>
      <w:r w:rsidR="00C73675" w:rsidRPr="00C73675">
        <w:instrText>Only</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optical</w:instrText>
      </w:r>
      <w:r w:rsidR="00C73675" w:rsidRPr="00D84128">
        <w:rPr>
          <w:lang w:val="ru-RU"/>
        </w:rPr>
        <w:instrText xml:space="preserve"> </w:instrText>
      </w:r>
      <w:r w:rsidR="00C73675" w:rsidRPr="00C73675">
        <w:instrText>data</w:instrText>
      </w:r>
      <w:r w:rsidR="00C73675" w:rsidRPr="00D84128">
        <w:rPr>
          <w:lang w:val="ru-RU"/>
        </w:rPr>
        <w:instrText xml:space="preserve"> </w:instrText>
      </w:r>
      <w:r w:rsidR="00C73675" w:rsidRPr="00C73675">
        <w:instrText>are</w:instrText>
      </w:r>
      <w:r w:rsidR="00C73675" w:rsidRPr="00D84128">
        <w:rPr>
          <w:lang w:val="ru-RU"/>
        </w:rPr>
        <w:instrText xml:space="preserve"> </w:instrText>
      </w:r>
      <w:r w:rsidR="00C73675" w:rsidRPr="00C73675">
        <w:instrText>used</w:instrText>
      </w:r>
      <w:r w:rsidR="00C73675" w:rsidRPr="00D84128">
        <w:rPr>
          <w:lang w:val="ru-RU"/>
        </w:rPr>
        <w:instrText xml:space="preserve"> </w:instrText>
      </w:r>
      <w:r w:rsidR="00C73675" w:rsidRPr="00C73675">
        <w:instrText>as</w:instrText>
      </w:r>
      <w:r w:rsidR="00C73675" w:rsidRPr="00D84128">
        <w:rPr>
          <w:lang w:val="ru-RU"/>
        </w:rPr>
        <w:instrText xml:space="preserve"> </w:instrText>
      </w:r>
      <w:r w:rsidR="00C73675" w:rsidRPr="00C73675">
        <w:instrText>an</w:instrText>
      </w:r>
      <w:r w:rsidR="00C73675" w:rsidRPr="00D84128">
        <w:rPr>
          <w:lang w:val="ru-RU"/>
        </w:rPr>
        <w:instrText xml:space="preserve"> </w:instrText>
      </w:r>
      <w:r w:rsidR="00C73675" w:rsidRPr="00C73675">
        <w:instrText>input</w:instrText>
      </w:r>
      <w:r w:rsidR="00C73675" w:rsidRPr="00D84128">
        <w:rPr>
          <w:lang w:val="ru-RU"/>
        </w:rPr>
        <w:instrText xml:space="preserve">, </w:instrText>
      </w:r>
      <w:r w:rsidR="00C73675" w:rsidRPr="00C73675">
        <w:instrText>without</w:instrText>
      </w:r>
      <w:r w:rsidR="00C73675" w:rsidRPr="00D84128">
        <w:rPr>
          <w:lang w:val="ru-RU"/>
        </w:rPr>
        <w:instrText xml:space="preserve"> </w:instrText>
      </w:r>
      <w:r w:rsidR="00C73675" w:rsidRPr="00C73675">
        <w:instrText>any</w:instrText>
      </w:r>
      <w:r w:rsidR="00C73675" w:rsidRPr="00D84128">
        <w:rPr>
          <w:lang w:val="ru-RU"/>
        </w:rPr>
        <w:instrText xml:space="preserve"> </w:instrText>
      </w:r>
      <w:r w:rsidR="00C73675" w:rsidRPr="00C73675">
        <w:instrText>ad</w:instrText>
      </w:r>
      <w:r w:rsidR="00C73675" w:rsidRPr="00D84128">
        <w:rPr>
          <w:lang w:val="ru-RU"/>
        </w:rPr>
        <w:instrText>-</w:instrText>
      </w:r>
      <w:r w:rsidR="00C73675" w:rsidRPr="00C73675">
        <w:instrText>hoc</w:instrText>
      </w:r>
      <w:r w:rsidR="00C73675" w:rsidRPr="00D84128">
        <w:rPr>
          <w:lang w:val="ru-RU"/>
        </w:rPr>
        <w:instrText xml:space="preserve"> </w:instrText>
      </w:r>
      <w:r w:rsidR="00C73675" w:rsidRPr="00C73675">
        <w:instrText>correction</w:instrText>
      </w:r>
      <w:r w:rsidR="00C73675" w:rsidRPr="00D84128">
        <w:rPr>
          <w:lang w:val="ru-RU"/>
        </w:rPr>
        <w:instrText xml:space="preserve"> </w:instrText>
      </w:r>
      <w:r w:rsidR="00C73675" w:rsidRPr="00C73675">
        <w:instrText>terms</w:instrText>
      </w:r>
      <w:r w:rsidR="00C73675" w:rsidRPr="00D84128">
        <w:rPr>
          <w:lang w:val="ru-RU"/>
        </w:rPr>
        <w:instrText xml:space="preserve">, </w:instrText>
      </w:r>
      <w:r w:rsidR="00C73675" w:rsidRPr="00C73675">
        <w:instrText>splitting</w:instrText>
      </w:r>
      <w:r w:rsidR="00C73675" w:rsidRPr="00D84128">
        <w:rPr>
          <w:lang w:val="ru-RU"/>
        </w:rPr>
        <w:instrText xml:space="preserve"> </w:instrText>
      </w:r>
      <w:r w:rsidR="00C73675" w:rsidRPr="00C73675">
        <w:instrText>into</w:instrText>
      </w:r>
      <w:r w:rsidR="00C73675" w:rsidRPr="00D84128">
        <w:rPr>
          <w:lang w:val="ru-RU"/>
        </w:rPr>
        <w:instrText xml:space="preserve"> </w:instrText>
      </w:r>
      <w:r w:rsidR="00C73675" w:rsidRPr="00C73675">
        <w:instrText>close</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distant</w:instrText>
      </w:r>
      <w:r w:rsidR="00C73675" w:rsidRPr="00D84128">
        <w:rPr>
          <w:lang w:val="ru-RU"/>
        </w:rPr>
        <w:instrText xml:space="preserve"> </w:instrText>
      </w:r>
      <w:r w:rsidR="00C73675" w:rsidRPr="00C73675">
        <w:instrText>collisions</w:instrText>
      </w:r>
      <w:r w:rsidR="00C73675" w:rsidRPr="00D84128">
        <w:rPr>
          <w:lang w:val="ru-RU"/>
        </w:rPr>
        <w:instrText xml:space="preserve">, </w:instrText>
      </w:r>
      <w:r w:rsidR="00C73675" w:rsidRPr="00C73675">
        <w:instrText>or</w:instrText>
      </w:r>
      <w:r w:rsidR="00C73675" w:rsidRPr="00D84128">
        <w:rPr>
          <w:lang w:val="ru-RU"/>
        </w:rPr>
        <w:instrText xml:space="preserve"> </w:instrText>
      </w:r>
      <w:r w:rsidR="00C73675" w:rsidRPr="00C73675">
        <w:instrText>fitting</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adjustable</w:instrText>
      </w:r>
      <w:r w:rsidR="00C73675" w:rsidRPr="00D84128">
        <w:rPr>
          <w:lang w:val="ru-RU"/>
        </w:rPr>
        <w:instrText xml:space="preserve"> </w:instrText>
      </w:r>
      <w:r w:rsidR="00C73675" w:rsidRPr="00C73675">
        <w:instrText>parameters</w:instrText>
      </w:r>
      <w:r w:rsidR="00C73675" w:rsidRPr="00D84128">
        <w:rPr>
          <w:lang w:val="ru-RU"/>
        </w:rPr>
        <w:instrText xml:space="preserve">. </w:instrText>
      </w:r>
      <w:r w:rsidR="00C73675" w:rsidRPr="00C73675">
        <w:instrText>We</w:instrText>
      </w:r>
      <w:r w:rsidR="00C73675" w:rsidRPr="00D84128">
        <w:rPr>
          <w:lang w:val="ru-RU"/>
        </w:rPr>
        <w:instrText xml:space="preserve"> </w:instrText>
      </w:r>
      <w:r w:rsidR="00C73675" w:rsidRPr="00C73675">
        <w:instrText>demonstrate</w:instrText>
      </w:r>
      <w:r w:rsidR="00C73675" w:rsidRPr="00D84128">
        <w:rPr>
          <w:lang w:val="ru-RU"/>
        </w:rPr>
        <w:instrText xml:space="preserve"> </w:instrText>
      </w:r>
      <w:r w:rsidR="00C73675" w:rsidRPr="00C73675">
        <w:instrText>that</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derived</w:instrText>
      </w:r>
      <w:r w:rsidR="00C73675" w:rsidRPr="00D84128">
        <w:rPr>
          <w:lang w:val="ru-RU"/>
        </w:rPr>
        <w:instrText xml:space="preserve"> </w:instrText>
      </w:r>
      <w:r w:rsidR="00C73675" w:rsidRPr="00C73675">
        <w:instrText>expressions</w:instrText>
      </w:r>
      <w:r w:rsidR="00C73675" w:rsidRPr="00D84128">
        <w:rPr>
          <w:lang w:val="ru-RU"/>
        </w:rPr>
        <w:instrText xml:space="preserve"> </w:instrText>
      </w:r>
      <w:r w:rsidR="00C73675" w:rsidRPr="00C73675">
        <w:instrText>are</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very</w:instrText>
      </w:r>
      <w:r w:rsidR="00C73675" w:rsidRPr="00D84128">
        <w:rPr>
          <w:lang w:val="ru-RU"/>
        </w:rPr>
        <w:instrText xml:space="preserve"> </w:instrText>
      </w:r>
      <w:r w:rsidR="00C73675" w:rsidRPr="00C73675">
        <w:instrText>good</w:instrText>
      </w:r>
      <w:r w:rsidR="00C73675" w:rsidRPr="00D84128">
        <w:rPr>
          <w:lang w:val="ru-RU"/>
        </w:rPr>
        <w:instrText xml:space="preserve"> </w:instrText>
      </w:r>
      <w:r w:rsidR="00C73675" w:rsidRPr="00C73675">
        <w:instrText>agreement</w:instrText>
      </w:r>
      <w:r w:rsidR="00C73675" w:rsidRPr="00D84128">
        <w:rPr>
          <w:lang w:val="ru-RU"/>
        </w:rPr>
        <w:instrText xml:space="preserve"> </w:instrText>
      </w:r>
      <w:r w:rsidR="00C73675" w:rsidRPr="00C73675">
        <w:instrText>with</w:instrText>
      </w:r>
      <w:r w:rsidR="00C73675" w:rsidRPr="00D84128">
        <w:rPr>
          <w:lang w:val="ru-RU"/>
        </w:rPr>
        <w:instrText xml:space="preserve"> </w:instrText>
      </w:r>
      <w:r w:rsidR="00C73675" w:rsidRPr="00C73675">
        <w:instrText>other</w:instrText>
      </w:r>
      <w:r w:rsidR="00C73675" w:rsidRPr="00D84128">
        <w:rPr>
          <w:lang w:val="ru-RU"/>
        </w:rPr>
        <w:instrText xml:space="preserve"> </w:instrText>
      </w:r>
      <w:r w:rsidR="00C73675" w:rsidRPr="00C73675">
        <w:instrText>more</w:instrText>
      </w:r>
      <w:r w:rsidR="00C73675" w:rsidRPr="00D84128">
        <w:rPr>
          <w:lang w:val="ru-RU"/>
        </w:rPr>
        <w:instrText xml:space="preserve"> </w:instrText>
      </w:r>
      <w:r w:rsidR="00C73675" w:rsidRPr="00C73675">
        <w:instrText>complex</w:instrText>
      </w:r>
      <w:r w:rsidR="00C73675" w:rsidRPr="00D84128">
        <w:rPr>
          <w:lang w:val="ru-RU"/>
        </w:rPr>
        <w:instrText xml:space="preserve"> </w:instrText>
      </w:r>
      <w:r w:rsidR="00C73675" w:rsidRPr="00C73675">
        <w:instrText>numerical</w:instrText>
      </w:r>
      <w:r w:rsidR="00C73675" w:rsidRPr="00D84128">
        <w:rPr>
          <w:lang w:val="ru-RU"/>
        </w:rPr>
        <w:instrText xml:space="preserve"> </w:instrText>
      </w:r>
      <w:r w:rsidR="00C73675" w:rsidRPr="00C73675">
        <w:instrText>models</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experimental</w:instrText>
      </w:r>
      <w:r w:rsidR="00C73675" w:rsidRPr="00D84128">
        <w:rPr>
          <w:lang w:val="ru-RU"/>
        </w:rPr>
        <w:instrText xml:space="preserve"> </w:instrText>
      </w:r>
      <w:r w:rsidR="00C73675" w:rsidRPr="00C73675">
        <w:instrText>data</w:instrText>
      </w:r>
      <w:r w:rsidR="00C73675" w:rsidRPr="00D84128">
        <w:rPr>
          <w:lang w:val="ru-RU"/>
        </w:rPr>
        <w:instrText xml:space="preserve">. </w:instrText>
      </w:r>
      <w:r w:rsidR="00C73675" w:rsidRPr="00C73675">
        <w:instrText>Application</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derived</w:instrText>
      </w:r>
      <w:r w:rsidR="00C73675" w:rsidRPr="00D84128">
        <w:rPr>
          <w:lang w:val="ru-RU"/>
        </w:rPr>
        <w:instrText xml:space="preserve"> </w:instrText>
      </w:r>
      <w:r w:rsidR="00C73675" w:rsidRPr="00C73675">
        <w:instrText>formulae</w:instrText>
      </w:r>
      <w:r w:rsidR="00C73675" w:rsidRPr="00D84128">
        <w:rPr>
          <w:lang w:val="ru-RU"/>
        </w:rPr>
        <w:instrText xml:space="preserve"> </w:instrText>
      </w:r>
      <w:r w:rsidR="00C73675" w:rsidRPr="00C73675">
        <w:instrText>greatly</w:instrText>
      </w:r>
      <w:r w:rsidR="00C73675" w:rsidRPr="00D84128">
        <w:rPr>
          <w:lang w:val="ru-RU"/>
        </w:rPr>
        <w:instrText xml:space="preserve"> </w:instrText>
      </w:r>
      <w:r w:rsidR="00C73675" w:rsidRPr="00C73675">
        <w:instrText>saves</w:instrText>
      </w:r>
      <w:r w:rsidR="00C73675" w:rsidRPr="00D84128">
        <w:rPr>
          <w:lang w:val="ru-RU"/>
        </w:rPr>
        <w:instrText xml:space="preserve"> </w:instrText>
      </w:r>
      <w:r w:rsidR="00C73675" w:rsidRPr="00C73675">
        <w:instrText>computational</w:instrText>
      </w:r>
      <w:r w:rsidR="00C73675" w:rsidRPr="00D84128">
        <w:rPr>
          <w:lang w:val="ru-RU"/>
        </w:rPr>
        <w:instrText xml:space="preserve"> </w:instrText>
      </w:r>
      <w:r w:rsidR="00C73675" w:rsidRPr="00C73675">
        <w:instrText>tim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evaluation</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cross</w:instrText>
      </w:r>
      <w:r w:rsidR="00C73675" w:rsidRPr="00D84128">
        <w:rPr>
          <w:lang w:val="ru-RU"/>
        </w:rPr>
        <w:instrText xml:space="preserve"> </w:instrText>
      </w:r>
      <w:r w:rsidR="00C73675" w:rsidRPr="00C73675">
        <w:instrText>sections</w:instrText>
      </w:r>
      <w:r w:rsidR="00C73675" w:rsidRPr="00D84128">
        <w:rPr>
          <w:lang w:val="ru-RU"/>
        </w:rPr>
        <w:instrText xml:space="preserve"> </w:instrText>
      </w:r>
      <w:r w:rsidR="00C73675" w:rsidRPr="00C73675">
        <w:instrText>with</w:instrText>
      </w:r>
      <w:r w:rsidR="00C73675" w:rsidRPr="00D84128">
        <w:rPr>
          <w:lang w:val="ru-RU"/>
        </w:rPr>
        <w:instrText xml:space="preserve"> </w:instrText>
      </w:r>
      <w:r w:rsidR="00C73675" w:rsidRPr="00C73675">
        <w:instrText>respect</w:instrText>
      </w:r>
      <w:r w:rsidR="00C73675" w:rsidRPr="00D84128">
        <w:rPr>
          <w:lang w:val="ru-RU"/>
        </w:rPr>
        <w:instrText xml:space="preserve"> </w:instrText>
      </w:r>
      <w:r w:rsidR="00C73675" w:rsidRPr="00C73675">
        <w:instrText>to</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numerical</w:instrText>
      </w:r>
      <w:r w:rsidR="00C73675" w:rsidRPr="00D84128">
        <w:rPr>
          <w:lang w:val="ru-RU"/>
        </w:rPr>
        <w:instrText xml:space="preserve"> </w:instrText>
      </w:r>
      <w:r w:rsidR="00C73675" w:rsidRPr="00C73675">
        <w:instrText>integration</w:instrText>
      </w:r>
      <w:r w:rsidR="00C73675" w:rsidRPr="00D84128">
        <w:rPr>
          <w:lang w:val="ru-RU"/>
        </w:rPr>
        <w:instrText xml:space="preserve"> </w:instrText>
      </w:r>
      <w:r w:rsidR="00C73675" w:rsidRPr="00C73675">
        <w:instrText>required</w:instrText>
      </w:r>
      <w:r w:rsidR="00C73675" w:rsidRPr="00D84128">
        <w:rPr>
          <w:lang w:val="ru-RU"/>
        </w:rPr>
        <w:instrText xml:space="preserve"> </w:instrText>
      </w:r>
      <w:r w:rsidR="00C73675" w:rsidRPr="00C73675">
        <w:instrText>by</w:instrText>
      </w:r>
      <w:r w:rsidR="00C73675" w:rsidRPr="00D84128">
        <w:rPr>
          <w:lang w:val="ru-RU"/>
        </w:rPr>
        <w:instrText xml:space="preserve"> </w:instrText>
      </w:r>
      <w:r w:rsidR="00C73675" w:rsidRPr="00C73675">
        <w:instrText>other</w:instrText>
      </w:r>
      <w:r w:rsidR="00C73675" w:rsidRPr="00D84128">
        <w:rPr>
          <w:lang w:val="ru-RU"/>
        </w:rPr>
        <w:instrText xml:space="preserve"> </w:instrText>
      </w:r>
      <w:r w:rsidR="00C73675" w:rsidRPr="00C73675">
        <w:instrText>models</w:instrText>
      </w:r>
      <w:r w:rsidR="00C73675" w:rsidRPr="00D84128">
        <w:rPr>
          <w:lang w:val="ru-RU"/>
        </w:rPr>
        <w:instrText>.","</w:instrText>
      </w:r>
      <w:r w:rsidR="00C73675" w:rsidRPr="00C73675">
        <w:instrText>author</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family</w:instrText>
      </w:r>
      <w:r w:rsidR="00C73675" w:rsidRPr="00D84128">
        <w:rPr>
          <w:lang w:val="ru-RU"/>
        </w:rPr>
        <w:instrText>":"</w:instrText>
      </w:r>
      <w:r w:rsidR="00C73675" w:rsidRPr="00C73675">
        <w:instrText>Medvedev</w:instrText>
      </w:r>
      <w:r w:rsidR="00C73675" w:rsidRPr="00D84128">
        <w:rPr>
          <w:lang w:val="ru-RU"/>
        </w:rPr>
        <w:instrText>","</w:instrText>
      </w:r>
      <w:r w:rsidR="00C73675" w:rsidRPr="00C73675">
        <w:instrText>given</w:instrText>
      </w:r>
      <w:r w:rsidR="00C73675" w:rsidRPr="00D84128">
        <w:rPr>
          <w:lang w:val="ru-RU"/>
        </w:rPr>
        <w:instrText>":"</w:instrText>
      </w:r>
      <w:r w:rsidR="00C73675" w:rsidRPr="00C73675">
        <w:instrText>Nikita</w:instrText>
      </w:r>
      <w:r w:rsidR="00C73675" w:rsidRPr="00D84128">
        <w:rPr>
          <w:lang w:val="ru-RU"/>
        </w:rPr>
        <w:instrText>","</w:instrText>
      </w:r>
      <w:r w:rsidR="00C73675" w:rsidRPr="00C73675">
        <w:instrText>non</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parse</w:instrText>
      </w:r>
      <w:r w:rsidR="00C73675" w:rsidRPr="00D84128">
        <w:rPr>
          <w:lang w:val="ru-RU"/>
        </w:rPr>
        <w:instrText>-</w:instrText>
      </w:r>
      <w:r w:rsidR="00C73675" w:rsidRPr="00C73675">
        <w:instrText>names</w:instrText>
      </w:r>
      <w:r w:rsidR="00C73675" w:rsidRPr="00D84128">
        <w:rPr>
          <w:lang w:val="ru-RU"/>
        </w:rPr>
        <w:instrText>":</w:instrText>
      </w:r>
      <w:r w:rsidR="00C73675" w:rsidRPr="00C73675">
        <w:instrText>false</w:instrText>
      </w:r>
      <w:r w:rsidR="00C73675" w:rsidRPr="00D84128">
        <w:rPr>
          <w:lang w:val="ru-RU"/>
        </w:rPr>
        <w:instrText>,"</w:instrText>
      </w:r>
      <w:r w:rsidR="00C73675" w:rsidRPr="00C73675">
        <w:instrText>suffix</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family</w:instrText>
      </w:r>
      <w:r w:rsidR="00C73675" w:rsidRPr="00D84128">
        <w:rPr>
          <w:lang w:val="ru-RU"/>
        </w:rPr>
        <w:instrText>":"</w:instrText>
      </w:r>
      <w:r w:rsidR="00C73675" w:rsidRPr="00C73675">
        <w:instrText>Volkov</w:instrText>
      </w:r>
      <w:r w:rsidR="00C73675" w:rsidRPr="00D84128">
        <w:rPr>
          <w:lang w:val="ru-RU"/>
        </w:rPr>
        <w:instrText>","</w:instrText>
      </w:r>
      <w:r w:rsidR="00C73675" w:rsidRPr="00C73675">
        <w:instrText>given</w:instrText>
      </w:r>
      <w:r w:rsidR="00C73675" w:rsidRPr="00D84128">
        <w:rPr>
          <w:lang w:val="ru-RU"/>
        </w:rPr>
        <w:instrText>":"</w:instrText>
      </w:r>
      <w:r w:rsidR="00C73675" w:rsidRPr="00C73675">
        <w:instrText>Alexander</w:instrText>
      </w:r>
      <w:r w:rsidR="00C73675" w:rsidRPr="00D84128">
        <w:rPr>
          <w:lang w:val="ru-RU"/>
        </w:rPr>
        <w:instrText xml:space="preserve"> </w:instrText>
      </w:r>
      <w:r w:rsidR="00C73675" w:rsidRPr="00C73675">
        <w:instrText>E</w:instrText>
      </w:r>
      <w:r w:rsidR="00C73675" w:rsidRPr="00D84128">
        <w:rPr>
          <w:lang w:val="ru-RU"/>
        </w:rPr>
        <w:instrText>","</w:instrText>
      </w:r>
      <w:r w:rsidR="00C73675" w:rsidRPr="00C73675">
        <w:instrText>non</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parse</w:instrText>
      </w:r>
      <w:r w:rsidR="00C73675" w:rsidRPr="00D84128">
        <w:rPr>
          <w:lang w:val="ru-RU"/>
        </w:rPr>
        <w:instrText>-</w:instrText>
      </w:r>
      <w:r w:rsidR="00C73675" w:rsidRPr="00C73675">
        <w:instrText>names</w:instrText>
      </w:r>
      <w:r w:rsidR="00C73675" w:rsidRPr="00D84128">
        <w:rPr>
          <w:lang w:val="ru-RU"/>
        </w:rPr>
        <w:instrText>":</w:instrText>
      </w:r>
      <w:r w:rsidR="00C73675" w:rsidRPr="00C73675">
        <w:instrText>false</w:instrText>
      </w:r>
      <w:r w:rsidR="00C73675" w:rsidRPr="00D84128">
        <w:rPr>
          <w:lang w:val="ru-RU"/>
        </w:rPr>
        <w:instrText>,"</w:instrText>
      </w:r>
      <w:r w:rsidR="00C73675" w:rsidRPr="00C73675">
        <w:instrText>suffix</w:instrText>
      </w:r>
      <w:r w:rsidR="00C73675" w:rsidRPr="00D84128">
        <w:rPr>
          <w:lang w:val="ru-RU"/>
        </w:rPr>
        <w:instrText>":""}],"</w:instrText>
      </w:r>
      <w:r w:rsidR="00C73675" w:rsidRPr="00C73675">
        <w:instrText>container</w:instrText>
      </w:r>
      <w:r w:rsidR="00C73675" w:rsidRPr="00D84128">
        <w:rPr>
          <w:lang w:val="ru-RU"/>
        </w:rPr>
        <w:instrText>-</w:instrText>
      </w:r>
      <w:r w:rsidR="00C73675" w:rsidRPr="00C73675">
        <w:instrText>title</w:instrText>
      </w:r>
      <w:r w:rsidR="00C73675" w:rsidRPr="00D84128">
        <w:rPr>
          <w:lang w:val="ru-RU"/>
        </w:rPr>
        <w:instrText>":"</w:instrText>
      </w:r>
      <w:r w:rsidR="00C73675" w:rsidRPr="00C73675">
        <w:instrText>Journal</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Physics</w:instrText>
      </w:r>
      <w:r w:rsidR="00C73675" w:rsidRPr="00D84128">
        <w:rPr>
          <w:lang w:val="ru-RU"/>
        </w:rPr>
        <w:instrText xml:space="preserve"> </w:instrText>
      </w:r>
      <w:r w:rsidR="00C73675" w:rsidRPr="00C73675">
        <w:instrText>D</w:instrText>
      </w:r>
      <w:r w:rsidR="00C73675" w:rsidRPr="00D84128">
        <w:rPr>
          <w:lang w:val="ru-RU"/>
        </w:rPr>
        <w:instrText xml:space="preserve">: </w:instrText>
      </w:r>
      <w:r w:rsidR="00C73675" w:rsidRPr="00C73675">
        <w:instrText>Applied</w:instrText>
      </w:r>
      <w:r w:rsidR="00C73675" w:rsidRPr="00D84128">
        <w:rPr>
          <w:lang w:val="ru-RU"/>
        </w:rPr>
        <w:instrText xml:space="preserve"> </w:instrText>
      </w:r>
      <w:r w:rsidR="00C73675" w:rsidRPr="00C73675">
        <w:instrText>Physics</w:instrText>
      </w:r>
      <w:r w:rsidR="00C73675" w:rsidRPr="00D84128">
        <w:rPr>
          <w:lang w:val="ru-RU"/>
        </w:rPr>
        <w:instrText>","</w:instrText>
      </w:r>
      <w:r w:rsidR="00C73675" w:rsidRPr="00C73675">
        <w:instrText>id</w:instrText>
      </w:r>
      <w:r w:rsidR="00C73675" w:rsidRPr="00D84128">
        <w:rPr>
          <w:lang w:val="ru-RU"/>
        </w:rPr>
        <w:instrText>":"</w:instrText>
      </w:r>
      <w:r w:rsidR="00C73675" w:rsidRPr="00C73675">
        <w:instrText>ITEM</w:instrText>
      </w:r>
      <w:r w:rsidR="00C73675" w:rsidRPr="00D84128">
        <w:rPr>
          <w:lang w:val="ru-RU"/>
        </w:rPr>
        <w:instrText>-1","</w:instrText>
      </w:r>
      <w:r w:rsidR="00C73675" w:rsidRPr="00C73675">
        <w:instrText>issue</w:instrText>
      </w:r>
      <w:r w:rsidR="00C73675" w:rsidRPr="00D84128">
        <w:rPr>
          <w:lang w:val="ru-RU"/>
        </w:rPr>
        <w:instrText>":"23","</w:instrText>
      </w:r>
      <w:r w:rsidR="00C73675" w:rsidRPr="00C73675">
        <w:instrText>issued</w:instrText>
      </w:r>
      <w:r w:rsidR="00C73675" w:rsidRPr="00D84128">
        <w:rPr>
          <w:lang w:val="ru-RU"/>
        </w:rPr>
        <w:instrText>":{"</w:instrText>
      </w:r>
      <w:r w:rsidR="00C73675" w:rsidRPr="00C73675">
        <w:instrText>date</w:instrText>
      </w:r>
      <w:r w:rsidR="00C73675" w:rsidRPr="00D84128">
        <w:rPr>
          <w:lang w:val="ru-RU"/>
        </w:rPr>
        <w:instrText>-</w:instrText>
      </w:r>
      <w:r w:rsidR="00C73675" w:rsidRPr="00C73675">
        <w:instrText>parts</w:instrText>
      </w:r>
      <w:r w:rsidR="00C73675" w:rsidRPr="00D84128">
        <w:rPr>
          <w:lang w:val="ru-RU"/>
        </w:rPr>
        <w:instrText>":[["2020","3"]]},"</w:instrText>
      </w:r>
      <w:r w:rsidR="00C73675" w:rsidRPr="00C73675">
        <w:instrText>page</w:instrText>
      </w:r>
      <w:r w:rsidR="00C73675" w:rsidRPr="00D84128">
        <w:rPr>
          <w:lang w:val="ru-RU"/>
        </w:rPr>
        <w:instrText>":"235302","</w:instrText>
      </w:r>
      <w:r w:rsidR="00C73675" w:rsidRPr="00C73675">
        <w:instrText>publisher</w:instrText>
      </w:r>
      <w:r w:rsidR="00C73675" w:rsidRPr="00D84128">
        <w:rPr>
          <w:lang w:val="ru-RU"/>
        </w:rPr>
        <w:instrText>":"</w:instrText>
      </w:r>
      <w:r w:rsidR="00C73675" w:rsidRPr="00C73675">
        <w:instrText>IOP</w:instrText>
      </w:r>
      <w:r w:rsidR="00C73675" w:rsidRPr="00D84128">
        <w:rPr>
          <w:lang w:val="ru-RU"/>
        </w:rPr>
        <w:instrText xml:space="preserve"> </w:instrText>
      </w:r>
      <w:r w:rsidR="00C73675" w:rsidRPr="00C73675">
        <w:instrText>Publishing</w:instrText>
      </w:r>
      <w:r w:rsidR="00C73675" w:rsidRPr="00D84128">
        <w:rPr>
          <w:lang w:val="ru-RU"/>
        </w:rPr>
        <w:instrText>","</w:instrText>
      </w:r>
      <w:r w:rsidR="00C73675" w:rsidRPr="00C73675">
        <w:instrText>title</w:instrText>
      </w:r>
      <w:r w:rsidR="00C73675" w:rsidRPr="00D84128">
        <w:rPr>
          <w:lang w:val="ru-RU"/>
        </w:rPr>
        <w:instrText>":"</w:instrText>
      </w:r>
      <w:r w:rsidR="00C73675" w:rsidRPr="00C73675">
        <w:instrText>Analytically</w:instrText>
      </w:r>
      <w:r w:rsidR="00C73675" w:rsidRPr="00D84128">
        <w:rPr>
          <w:lang w:val="ru-RU"/>
        </w:rPr>
        <w:instrText xml:space="preserve"> </w:instrText>
      </w:r>
      <w:r w:rsidR="00C73675" w:rsidRPr="00C73675">
        <w:instrText>solvable</w:instrText>
      </w:r>
      <w:r w:rsidR="00C73675" w:rsidRPr="00D84128">
        <w:rPr>
          <w:lang w:val="ru-RU"/>
        </w:rPr>
        <w:instrText xml:space="preserve"> </w:instrText>
      </w:r>
      <w:r w:rsidR="00C73675" w:rsidRPr="00C73675">
        <w:instrText>model</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scattering</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relativistic</w:instrText>
      </w:r>
      <w:r w:rsidR="00C73675" w:rsidRPr="00D84128">
        <w:rPr>
          <w:lang w:val="ru-RU"/>
        </w:rPr>
        <w:instrText xml:space="preserve"> </w:instrText>
      </w:r>
      <w:r w:rsidR="00C73675" w:rsidRPr="00C73675">
        <w:instrText>charged</w:instrText>
      </w:r>
      <w:r w:rsidR="00C73675" w:rsidRPr="00D84128">
        <w:rPr>
          <w:lang w:val="ru-RU"/>
        </w:rPr>
        <w:instrText xml:space="preserve"> </w:instrText>
      </w:r>
      <w:r w:rsidR="00C73675" w:rsidRPr="00C73675">
        <w:instrText>particles</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solids</w:instrText>
      </w:r>
      <w:r w:rsidR="00C73675" w:rsidRPr="00D84128">
        <w:rPr>
          <w:lang w:val="ru-RU"/>
        </w:rPr>
        <w:instrText>","</w:instrText>
      </w:r>
      <w:r w:rsidR="00C73675" w:rsidRPr="00C73675">
        <w:instrText>type</w:instrText>
      </w:r>
      <w:r w:rsidR="00C73675" w:rsidRPr="00D84128">
        <w:rPr>
          <w:lang w:val="ru-RU"/>
        </w:rPr>
        <w:instrText>":"</w:instrText>
      </w:r>
      <w:r w:rsidR="00C73675" w:rsidRPr="00C73675">
        <w:instrText>article</w:instrText>
      </w:r>
      <w:r w:rsidR="00C73675" w:rsidRPr="00D84128">
        <w:rPr>
          <w:lang w:val="ru-RU"/>
        </w:rPr>
        <w:instrText>-</w:instrText>
      </w:r>
      <w:r w:rsidR="00C73675" w:rsidRPr="00C73675">
        <w:instrText>journal</w:instrText>
      </w:r>
      <w:r w:rsidR="00C73675" w:rsidRPr="00D84128">
        <w:rPr>
          <w:lang w:val="ru-RU"/>
        </w:rPr>
        <w:instrText>","</w:instrText>
      </w:r>
      <w:r w:rsidR="00C73675" w:rsidRPr="00C73675">
        <w:instrText>volume</w:instrText>
      </w:r>
      <w:r w:rsidR="00C73675" w:rsidRPr="00D84128">
        <w:rPr>
          <w:lang w:val="ru-RU"/>
        </w:rPr>
        <w:instrText>":"53"},"</w:instrText>
      </w:r>
      <w:r w:rsidR="00C73675" w:rsidRPr="00C73675">
        <w:instrText>uris</w:instrText>
      </w:r>
      <w:r w:rsidR="00C73675" w:rsidRPr="00D84128">
        <w:rPr>
          <w:lang w:val="ru-RU"/>
        </w:rPr>
        <w:instrText>":["</w:instrText>
      </w:r>
      <w:r w:rsidR="00C73675" w:rsidRPr="00C73675">
        <w:instrText>http</w:instrText>
      </w:r>
      <w:r w:rsidR="00C73675" w:rsidRPr="00D84128">
        <w:rPr>
          <w:lang w:val="ru-RU"/>
        </w:rPr>
        <w:instrText>://</w:instrText>
      </w:r>
      <w:r w:rsidR="00C73675" w:rsidRPr="00C73675">
        <w:instrText>www</w:instrText>
      </w:r>
      <w:r w:rsidR="00C73675" w:rsidRPr="00D84128">
        <w:rPr>
          <w:lang w:val="ru-RU"/>
        </w:rPr>
        <w:instrText>.</w:instrText>
      </w:r>
      <w:r w:rsidR="00C73675" w:rsidRPr="00C73675">
        <w:instrText>mendeley</w:instrText>
      </w:r>
      <w:r w:rsidR="00C73675" w:rsidRPr="00D84128">
        <w:rPr>
          <w:lang w:val="ru-RU"/>
        </w:rPr>
        <w:instrText>.</w:instrText>
      </w:r>
      <w:r w:rsidR="00C73675" w:rsidRPr="00C73675">
        <w:instrText>com</w:instrText>
      </w:r>
      <w:r w:rsidR="00C73675" w:rsidRPr="00D84128">
        <w:rPr>
          <w:lang w:val="ru-RU"/>
        </w:rPr>
        <w:instrText>/</w:instrText>
      </w:r>
      <w:r w:rsidR="00C73675" w:rsidRPr="00C73675">
        <w:instrText>documents</w:instrText>
      </w:r>
      <w:r w:rsidR="00C73675" w:rsidRPr="00D84128">
        <w:rPr>
          <w:lang w:val="ru-RU"/>
        </w:rPr>
        <w:instrText>/?</w:instrText>
      </w:r>
      <w:r w:rsidR="00C73675" w:rsidRPr="00C73675">
        <w:instrText>uuid</w:instrText>
      </w:r>
      <w:r w:rsidR="00C73675" w:rsidRPr="00D84128">
        <w:rPr>
          <w:lang w:val="ru-RU"/>
        </w:rPr>
        <w:instrText>=</w:instrText>
      </w:r>
      <w:r w:rsidR="00C73675" w:rsidRPr="00C73675">
        <w:instrText>a</w:instrText>
      </w:r>
      <w:r w:rsidR="00C73675" w:rsidRPr="00D84128">
        <w:rPr>
          <w:lang w:val="ru-RU"/>
        </w:rPr>
        <w:instrText>927</w:instrText>
      </w:r>
      <w:r w:rsidR="00C73675" w:rsidRPr="00C73675">
        <w:instrText>cc</w:instrText>
      </w:r>
      <w:r w:rsidR="00C73675" w:rsidRPr="00D84128">
        <w:rPr>
          <w:lang w:val="ru-RU"/>
        </w:rPr>
        <w:instrText>47-</w:instrText>
      </w:r>
      <w:r w:rsidR="00C73675" w:rsidRPr="00C73675">
        <w:instrText>dfec</w:instrText>
      </w:r>
      <w:r w:rsidR="00C73675" w:rsidRPr="00D84128">
        <w:rPr>
          <w:lang w:val="ru-RU"/>
        </w:rPr>
        <w:instrText>-4</w:instrText>
      </w:r>
      <w:r w:rsidR="00C73675" w:rsidRPr="00C73675">
        <w:instrText>a</w:instrText>
      </w:r>
      <w:r w:rsidR="00C73675" w:rsidRPr="00D84128">
        <w:rPr>
          <w:lang w:val="ru-RU"/>
        </w:rPr>
        <w:instrText>52-</w:instrText>
      </w:r>
      <w:r w:rsidR="00C73675" w:rsidRPr="00C73675">
        <w:instrText>a</w:instrText>
      </w:r>
      <w:r w:rsidR="00C73675" w:rsidRPr="00D84128">
        <w:rPr>
          <w:lang w:val="ru-RU"/>
        </w:rPr>
        <w:instrText>8</w:instrText>
      </w:r>
      <w:r w:rsidR="00C73675" w:rsidRPr="00C73675">
        <w:instrText>f</w:instrText>
      </w:r>
      <w:r w:rsidR="00C73675" w:rsidRPr="00D84128">
        <w:rPr>
          <w:lang w:val="ru-RU"/>
        </w:rPr>
        <w:instrText>9-452</w:instrText>
      </w:r>
      <w:r w:rsidR="00C73675" w:rsidRPr="00C73675">
        <w:instrText>bdd</w:instrText>
      </w:r>
      <w:r w:rsidR="00C73675" w:rsidRPr="00D84128">
        <w:rPr>
          <w:lang w:val="ru-RU"/>
        </w:rPr>
        <w:instrText>6</w:instrText>
      </w:r>
      <w:r w:rsidR="00C73675" w:rsidRPr="00C73675">
        <w:instrText>b</w:instrText>
      </w:r>
      <w:r w:rsidR="00C73675" w:rsidRPr="00D84128">
        <w:rPr>
          <w:lang w:val="ru-RU"/>
        </w:rPr>
        <w:instrText>9</w:instrText>
      </w:r>
      <w:r w:rsidR="00C73675" w:rsidRPr="00C73675">
        <w:instrText>db</w:instrText>
      </w:r>
      <w:r w:rsidR="00C73675" w:rsidRPr="00D84128">
        <w:rPr>
          <w:lang w:val="ru-RU"/>
        </w:rPr>
        <w:instrText>5"]}],"</w:instrText>
      </w:r>
      <w:r w:rsidR="00C73675" w:rsidRPr="00C73675">
        <w:instrText>mendeley</w:instrText>
      </w:r>
      <w:r w:rsidR="00C73675" w:rsidRPr="00D84128">
        <w:rPr>
          <w:lang w:val="ru-RU"/>
        </w:rPr>
        <w:instrText>":{"</w:instrText>
      </w:r>
      <w:r w:rsidR="00C73675" w:rsidRPr="00C73675">
        <w:instrText>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lainText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reviously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roperties</w:instrText>
      </w:r>
      <w:r w:rsidR="00C73675" w:rsidRPr="00D84128">
        <w:rPr>
          <w:lang w:val="ru-RU"/>
        </w:rPr>
        <w:instrText>":{"</w:instrText>
      </w:r>
      <w:r w:rsidR="00C73675" w:rsidRPr="00C73675">
        <w:instrText>noteIndex</w:instrText>
      </w:r>
      <w:r w:rsidR="00C73675" w:rsidRPr="00D84128">
        <w:rPr>
          <w:lang w:val="ru-RU"/>
        </w:rPr>
        <w:instrText>":0},"</w:instrText>
      </w:r>
      <w:r w:rsidR="00C73675" w:rsidRPr="00C73675">
        <w:instrText>schema</w:instrText>
      </w:r>
      <w:r w:rsidR="00C73675" w:rsidRPr="00D84128">
        <w:rPr>
          <w:lang w:val="ru-RU"/>
        </w:rPr>
        <w:instrText>":"</w:instrText>
      </w:r>
      <w:r w:rsidR="00C73675" w:rsidRPr="00C73675">
        <w:instrText>https</w:instrText>
      </w:r>
      <w:r w:rsidR="00C73675" w:rsidRPr="00D84128">
        <w:rPr>
          <w:lang w:val="ru-RU"/>
        </w:rPr>
        <w:instrText>://</w:instrText>
      </w:r>
      <w:r w:rsidR="00C73675" w:rsidRPr="00C73675">
        <w:instrText>github</w:instrText>
      </w:r>
      <w:r w:rsidR="00C73675" w:rsidRPr="00D84128">
        <w:rPr>
          <w:lang w:val="ru-RU"/>
        </w:rPr>
        <w:instrText>.</w:instrText>
      </w:r>
      <w:r w:rsidR="00C73675" w:rsidRPr="00C73675">
        <w:instrText>com</w:instrText>
      </w:r>
      <w:r w:rsidR="00C73675" w:rsidRPr="00D84128">
        <w:rPr>
          <w:lang w:val="ru-RU"/>
        </w:rPr>
        <w:instrText>/</w:instrText>
      </w:r>
      <w:r w:rsidR="00C73675" w:rsidRPr="00C73675">
        <w:instrText>citation</w:instrText>
      </w:r>
      <w:r w:rsidR="00C73675" w:rsidRPr="00D84128">
        <w:rPr>
          <w:lang w:val="ru-RU"/>
        </w:rPr>
        <w:instrText>-</w:instrText>
      </w:r>
      <w:r w:rsidR="00C73675" w:rsidRPr="00C73675">
        <w:instrText>style</w:instrText>
      </w:r>
      <w:r w:rsidR="00C73675" w:rsidRPr="00D84128">
        <w:rPr>
          <w:lang w:val="ru-RU"/>
        </w:rPr>
        <w:instrText>-</w:instrText>
      </w:r>
      <w:r w:rsidR="00C73675" w:rsidRPr="00C73675">
        <w:instrText>language</w:instrText>
      </w:r>
      <w:r w:rsidR="00C73675" w:rsidRPr="00D84128">
        <w:rPr>
          <w:lang w:val="ru-RU"/>
        </w:rPr>
        <w:instrText>/</w:instrText>
      </w:r>
      <w:r w:rsidR="00C73675" w:rsidRPr="00C73675">
        <w:instrText>schema</w:instrText>
      </w:r>
      <w:r w:rsidR="00C73675" w:rsidRPr="00D84128">
        <w:rPr>
          <w:lang w:val="ru-RU"/>
        </w:rPr>
        <w:instrText>/</w:instrText>
      </w:r>
      <w:r w:rsidR="00C73675" w:rsidRPr="00C73675">
        <w:instrText>raw</w:instrText>
      </w:r>
      <w:r w:rsidR="00C73675" w:rsidRPr="00D84128">
        <w:rPr>
          <w:lang w:val="ru-RU"/>
        </w:rPr>
        <w:instrText>/</w:instrText>
      </w:r>
      <w:r w:rsidR="00C73675" w:rsidRPr="00C73675">
        <w:instrText>master</w:instrText>
      </w:r>
      <w:r w:rsidR="00C73675" w:rsidRPr="00D84128">
        <w:rPr>
          <w:lang w:val="ru-RU"/>
        </w:rPr>
        <w:instrText>/</w:instrText>
      </w:r>
      <w:r w:rsidR="00C73675" w:rsidRPr="00C73675">
        <w:instrText>csl</w:instrText>
      </w:r>
      <w:r w:rsidR="00C73675" w:rsidRPr="00D84128">
        <w:rPr>
          <w:lang w:val="ru-RU"/>
        </w:rPr>
        <w:instrText>-</w:instrText>
      </w:r>
      <w:r w:rsidR="00C73675" w:rsidRPr="00C73675">
        <w:instrText>citation</w:instrText>
      </w:r>
      <w:r w:rsidR="00C73675" w:rsidRPr="00D84128">
        <w:rPr>
          <w:lang w:val="ru-RU"/>
        </w:rPr>
        <w:instrText>.</w:instrText>
      </w:r>
      <w:r w:rsidR="00C73675" w:rsidRPr="00C73675">
        <w:instrText>json</w:instrText>
      </w:r>
      <w:r w:rsidR="00C73675" w:rsidRPr="00D84128">
        <w:rPr>
          <w:lang w:val="ru-RU"/>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xml:space="preserve">) The Landau-Pomeranchuk-Migdal suppression effect and the Ter-Mikaelyan polarisation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Колчужкин,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p. 422, Eqs.(19.1) and so on, in vacuum; p.424, Eqs.(19.10) and so on, in a medium, or simplified Eqs.(19.19-19.21)</w:t>
      </w:r>
    </w:p>
    <w:p w14:paraId="0EAAC566" w14:textId="77777777" w:rsidR="008547F3" w:rsidRPr="00C73675" w:rsidRDefault="008547F3" w:rsidP="00827902">
      <w:pPr>
        <w:pStyle w:val="ListParagraph"/>
        <w:numPr>
          <w:ilvl w:val="0"/>
          <w:numId w:val="33"/>
        </w:numPr>
        <w:ind w:left="0" w:firstLine="426"/>
        <w:rPr>
          <w:i/>
        </w:rPr>
      </w:pPr>
      <w:r w:rsidRPr="00C73675">
        <w:rPr>
          <w:i/>
        </w:rPr>
        <w:t xml:space="preserve">Electrohadron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93747193"/>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77777777" w:rsidR="003316DD" w:rsidRPr="00C73675" w:rsidRDefault="003316DD" w:rsidP="00C831AC">
      <w:pPr>
        <w:pStyle w:val="ListParagraph"/>
        <w:numPr>
          <w:ilvl w:val="0"/>
          <w:numId w:val="9"/>
        </w:numPr>
        <w:rPr>
          <w:i/>
        </w:rPr>
      </w:pPr>
      <w:r w:rsidRPr="00C73675">
        <w:rPr>
          <w:i/>
        </w:rPr>
        <w:t xml:space="preserve">Photonuclear Physics: </w:t>
      </w:r>
      <w:hyperlink r:id="rId8" w:history="1">
        <w:r w:rsidRPr="00C73675">
          <w:rPr>
            <w:rStyle w:val="Hyperlink"/>
            <w:i/>
          </w:rPr>
          <w:t>https://www-nds.iaea.org/photonuclear/</w:t>
        </w:r>
      </w:hyperlink>
      <w:r w:rsidRPr="00C73675">
        <w:rPr>
          <w:i/>
        </w:rPr>
        <w:t xml:space="preserve">, Photohadron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 xml:space="preserve">Landau-Pomeranchuk-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93747194"/>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D84128" w:rsidRDefault="0025000B" w:rsidP="00F87CE8">
      <w:pPr>
        <w:pStyle w:val="ListParagraph"/>
        <w:rPr>
          <w:i/>
        </w:rPr>
      </w:pPr>
      <w:r>
        <w:rPr>
          <w:lang w:val="ru-RU"/>
        </w:rPr>
        <w:lastRenderedPageBreak/>
        <w:t>Б</w:t>
      </w:r>
      <w:r w:rsidRPr="00D84128">
        <w:t xml:space="preserve">) </w:t>
      </w:r>
      <w:r w:rsidRPr="008547F3">
        <w:t>RBEB</w:t>
      </w:r>
      <w:r w:rsidRPr="00D84128">
        <w:t xml:space="preserve"> </w:t>
      </w:r>
      <w:r w:rsidRPr="008547F3">
        <w:t>cross</w:t>
      </w:r>
      <w:r w:rsidRPr="00D84128">
        <w:t xml:space="preserve"> </w:t>
      </w:r>
      <w:r w:rsidRPr="008547F3">
        <w:t>section</w:t>
      </w:r>
      <w:r w:rsidRPr="00D84128">
        <w:t xml:space="preserve"> – </w:t>
      </w:r>
      <w:r w:rsidRPr="008547F3">
        <w:fldChar w:fldCharType="begin" w:fldLock="1"/>
      </w:r>
      <w:r w:rsidR="00C73675">
        <w:instrText>ADDIN</w:instrText>
      </w:r>
      <w:r w:rsidR="00C73675" w:rsidRPr="00D84128">
        <w:instrText xml:space="preserve"> </w:instrText>
      </w:r>
      <w:r w:rsidR="00C73675">
        <w:instrText>CSL</w:instrText>
      </w:r>
      <w:r w:rsidR="00C73675" w:rsidRPr="00D84128">
        <w:instrText>_</w:instrText>
      </w:r>
      <w:r w:rsidR="00C73675">
        <w:instrText>CITATION</w:instrText>
      </w:r>
      <w:r w:rsidR="00C73675" w:rsidRPr="00D84128">
        <w:instrText xml:space="preserve"> {"</w:instrText>
      </w:r>
      <w:r w:rsidR="00C73675">
        <w:instrText>citationItems</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temData</w:instrText>
      </w:r>
      <w:r w:rsidR="00C73675" w:rsidRPr="00D84128">
        <w:instrText>":{"</w:instrText>
      </w:r>
      <w:r w:rsidR="00C73675">
        <w:instrText>DOI</w:instrText>
      </w:r>
      <w:r w:rsidR="00C73675" w:rsidRPr="00D84128">
        <w:instrText>":"10.1103/</w:instrText>
      </w:r>
      <w:r w:rsidR="00C73675">
        <w:instrText>PhysRevA</w:instrText>
      </w:r>
      <w:r w:rsidR="00C73675" w:rsidRPr="00D84128">
        <w:instrText>.62.052710","</w:instrText>
      </w:r>
      <w:r w:rsidR="00C73675">
        <w:instrText>ISSN</w:instrText>
      </w:r>
      <w:r w:rsidR="00C73675" w:rsidRPr="00D84128">
        <w:instrText>":"1050-2947","</w:instrText>
      </w:r>
      <w:r w:rsidR="00C73675">
        <w:instrText>author</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Kim</w:instrText>
      </w:r>
      <w:r w:rsidR="00C73675" w:rsidRPr="00D84128">
        <w:instrText>","</w:instrText>
      </w:r>
      <w:r w:rsidR="00C73675">
        <w:instrText>given</w:instrText>
      </w:r>
      <w:r w:rsidR="00C73675" w:rsidRPr="00D84128">
        <w:instrText>":"</w:instrText>
      </w:r>
      <w:r w:rsidR="00C73675">
        <w:instrText>Yong</w:instrText>
      </w:r>
      <w:r w:rsidR="00C73675" w:rsidRPr="00D84128">
        <w:instrText>-</w:instrText>
      </w:r>
      <w:r w:rsidR="00C73675">
        <w:instrText>Ki</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Santos</w:instrText>
      </w:r>
      <w:r w:rsidR="00C73675" w:rsidRPr="00D84128">
        <w:instrText>","</w:instrText>
      </w:r>
      <w:r w:rsidR="00C73675">
        <w:instrText>given</w:instrText>
      </w:r>
      <w:r w:rsidR="00C73675" w:rsidRPr="00D84128">
        <w:instrText>":"</w:instrText>
      </w:r>
      <w:r w:rsidR="00C73675">
        <w:instrText>Jos</w:instrText>
      </w:r>
      <w:r w:rsidR="00C73675" w:rsidRPr="00D84128">
        <w:instrText xml:space="preserve">é </w:instrText>
      </w:r>
      <w:r w:rsidR="00C73675">
        <w:instrText>Paul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Parente</w:instrText>
      </w:r>
      <w:r w:rsidR="00C73675" w:rsidRPr="00D84128">
        <w:instrText>","</w:instrText>
      </w:r>
      <w:r w:rsidR="00C73675">
        <w:instrText>given</w:instrText>
      </w:r>
      <w:r w:rsidR="00C73675" w:rsidRPr="00D84128">
        <w:instrText>":"</w:instrText>
      </w:r>
      <w:r w:rsidR="00C73675">
        <w:instrText>Fernand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container</w:instrText>
      </w:r>
      <w:r w:rsidR="00C73675" w:rsidRPr="00D84128">
        <w:instrText>-</w:instrText>
      </w:r>
      <w:r w:rsidR="00C73675">
        <w:instrText>title</w:instrText>
      </w:r>
      <w:r w:rsidR="00C73675" w:rsidRPr="00D84128">
        <w:instrText>":"</w:instrText>
      </w:r>
      <w:r w:rsidR="00C73675">
        <w:instrText>Physical</w:instrText>
      </w:r>
      <w:r w:rsidR="00C73675" w:rsidRPr="00D84128">
        <w:instrText xml:space="preserve"> </w:instrText>
      </w:r>
      <w:r w:rsidR="00C73675">
        <w:instrText>Review</w:instrText>
      </w:r>
      <w:r w:rsidR="00C73675" w:rsidRPr="00D84128">
        <w:instrText xml:space="preserve"> </w:instrText>
      </w:r>
      <w:r w:rsidR="00C73675">
        <w:instrText>A</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ssue</w:instrText>
      </w:r>
      <w:r w:rsidR="00C73675" w:rsidRPr="00D84128">
        <w:instrText>":"5","</w:instrText>
      </w:r>
      <w:r w:rsidR="00C73675">
        <w:instrText>issued</w:instrText>
      </w:r>
      <w:r w:rsidR="00C73675" w:rsidRPr="00D84128">
        <w:instrText>":{"</w:instrText>
      </w:r>
      <w:r w:rsidR="00C73675">
        <w:instrText>date</w:instrText>
      </w:r>
      <w:r w:rsidR="00C73675" w:rsidRPr="00D84128">
        <w:instrText>-</w:instrText>
      </w:r>
      <w:r w:rsidR="00C73675">
        <w:instrText>parts</w:instrText>
      </w:r>
      <w:r w:rsidR="00C73675" w:rsidRPr="00D84128">
        <w:instrText>":[["2000","10"]]},"</w:instrText>
      </w:r>
      <w:r w:rsidR="00C73675">
        <w:instrText>page</w:instrText>
      </w:r>
      <w:r w:rsidR="00C73675" w:rsidRPr="00D84128">
        <w:instrText>":"52710","</w:instrText>
      </w:r>
      <w:r w:rsidR="00C73675">
        <w:instrText>publisher</w:instrText>
      </w:r>
      <w:r w:rsidR="00C73675" w:rsidRPr="00D84128">
        <w:instrText>":"</w:instrText>
      </w:r>
      <w:r w:rsidR="00C73675">
        <w:instrText>American</w:instrText>
      </w:r>
      <w:r w:rsidR="00C73675" w:rsidRPr="00D84128">
        <w:instrText xml:space="preserve"> </w:instrText>
      </w:r>
      <w:r w:rsidR="00C73675">
        <w:instrText>Physical</w:instrText>
      </w:r>
      <w:r w:rsidR="00C73675" w:rsidRPr="00D84128">
        <w:instrText xml:space="preserve"> </w:instrText>
      </w:r>
      <w:r w:rsidR="00C73675">
        <w:instrText>Society</w:instrText>
      </w:r>
      <w:r w:rsidR="00C73675" w:rsidRPr="00D84128">
        <w:instrText>","</w:instrText>
      </w:r>
      <w:r w:rsidR="00C73675">
        <w:instrText>title</w:instrText>
      </w:r>
      <w:r w:rsidR="00C73675" w:rsidRPr="00D84128">
        <w:instrText>":"</w:instrText>
      </w:r>
      <w:r w:rsidR="00C73675">
        <w:instrText>Extension</w:instrText>
      </w:r>
      <w:r w:rsidR="00C73675" w:rsidRPr="00D84128">
        <w:instrText xml:space="preserve"> </w:instrText>
      </w:r>
      <w:r w:rsidR="00C73675">
        <w:instrText>of</w:instrText>
      </w:r>
      <w:r w:rsidR="00C73675" w:rsidRPr="00D84128">
        <w:instrText xml:space="preserve"> </w:instrText>
      </w:r>
      <w:r w:rsidR="00C73675">
        <w:instrText>the</w:instrText>
      </w:r>
      <w:r w:rsidR="00C73675" w:rsidRPr="00D84128">
        <w:instrText xml:space="preserve"> </w:instrText>
      </w:r>
      <w:r w:rsidR="00C73675">
        <w:instrText>binary</w:instrText>
      </w:r>
      <w:r w:rsidR="00C73675" w:rsidRPr="00D84128">
        <w:instrText>-</w:instrText>
      </w:r>
      <w:r w:rsidR="00C73675">
        <w:instrText>encounter</w:instrText>
      </w:r>
      <w:r w:rsidR="00C73675" w:rsidRPr="00D84128">
        <w:instrText>-</w:instrText>
      </w:r>
      <w:r w:rsidR="00C73675">
        <w:instrText>dipole</w:instrText>
      </w:r>
      <w:r w:rsidR="00C73675" w:rsidRPr="00D84128">
        <w:instrText xml:space="preserve"> </w:instrText>
      </w:r>
      <w:r w:rsidR="00C73675">
        <w:instrText>model</w:instrText>
      </w:r>
      <w:r w:rsidR="00C73675" w:rsidRPr="00D84128">
        <w:instrText xml:space="preserve"> </w:instrText>
      </w:r>
      <w:r w:rsidR="00C73675">
        <w:instrText>to</w:instrText>
      </w:r>
      <w:r w:rsidR="00C73675" w:rsidRPr="00D84128">
        <w:instrText xml:space="preserve"> </w:instrText>
      </w:r>
      <w:r w:rsidR="00C73675">
        <w:instrText>relativistic</w:instrText>
      </w:r>
      <w:r w:rsidR="00C73675" w:rsidRPr="00D84128">
        <w:instrText xml:space="preserve"> </w:instrText>
      </w:r>
      <w:r w:rsidR="00C73675">
        <w:instrText>incident</w:instrText>
      </w:r>
      <w:r w:rsidR="00C73675" w:rsidRPr="00D84128">
        <w:instrText xml:space="preserve"> </w:instrText>
      </w:r>
      <w:r w:rsidR="00C73675">
        <w:instrText>electrons</w:instrText>
      </w:r>
      <w:r w:rsidR="00C73675" w:rsidRPr="00D84128">
        <w:instrText>","</w:instrText>
      </w:r>
      <w:r w:rsidR="00C73675">
        <w:instrText>type</w:instrText>
      </w:r>
      <w:r w:rsidR="00C73675" w:rsidRPr="00D84128">
        <w:instrText>":"</w:instrText>
      </w:r>
      <w:r w:rsidR="00C73675">
        <w:instrText>article</w:instrText>
      </w:r>
      <w:r w:rsidR="00C73675" w:rsidRPr="00D84128">
        <w:instrText>-</w:instrText>
      </w:r>
      <w:r w:rsidR="00C73675">
        <w:instrText>journal</w:instrText>
      </w:r>
      <w:r w:rsidR="00C73675" w:rsidRPr="00D84128">
        <w:instrText>","</w:instrText>
      </w:r>
      <w:r w:rsidR="00C73675">
        <w:instrText>volume</w:instrText>
      </w:r>
      <w:r w:rsidR="00C73675" w:rsidRPr="00D84128">
        <w:instrText>":"62"},"</w:instrText>
      </w:r>
      <w:r w:rsidR="00C73675">
        <w:instrText>uris</w:instrText>
      </w:r>
      <w:r w:rsidR="00C73675" w:rsidRPr="00D84128">
        <w:instrText>":["</w:instrText>
      </w:r>
      <w:r w:rsidR="00C73675">
        <w:instrText>http</w:instrText>
      </w:r>
      <w:r w:rsidR="00C73675" w:rsidRPr="00D84128">
        <w:instrText>://</w:instrText>
      </w:r>
      <w:r w:rsidR="00C73675">
        <w:instrText>www</w:instrText>
      </w:r>
      <w:r w:rsidR="00C73675" w:rsidRPr="00D84128">
        <w:instrText>.</w:instrText>
      </w:r>
      <w:r w:rsidR="00C73675">
        <w:instrText>mendeley</w:instrText>
      </w:r>
      <w:r w:rsidR="00C73675" w:rsidRPr="00D84128">
        <w:instrText>.</w:instrText>
      </w:r>
      <w:r w:rsidR="00C73675">
        <w:instrText>com</w:instrText>
      </w:r>
      <w:r w:rsidR="00C73675" w:rsidRPr="00D84128">
        <w:instrText>/</w:instrText>
      </w:r>
      <w:r w:rsidR="00C73675">
        <w:instrText>documents</w:instrText>
      </w:r>
      <w:r w:rsidR="00C73675" w:rsidRPr="00D84128">
        <w:instrText>/?</w:instrText>
      </w:r>
      <w:r w:rsidR="00C73675">
        <w:instrText>uuid</w:instrText>
      </w:r>
      <w:r w:rsidR="00C73675" w:rsidRPr="00D84128">
        <w:instrText>=</w:instrText>
      </w:r>
      <w:r w:rsidR="00C73675">
        <w:instrText>af</w:instrText>
      </w:r>
      <w:r w:rsidR="00C73675" w:rsidRPr="00D84128">
        <w:instrText>804</w:instrText>
      </w:r>
      <w:r w:rsidR="00C73675">
        <w:instrText>cfc</w:instrText>
      </w:r>
      <w:r w:rsidR="00C73675" w:rsidRPr="00D84128">
        <w:instrText>-547</w:instrText>
      </w:r>
      <w:r w:rsidR="00C73675">
        <w:instrText>b</w:instrText>
      </w:r>
      <w:r w:rsidR="00C73675" w:rsidRPr="00D84128">
        <w:instrText>-48</w:instrText>
      </w:r>
      <w:r w:rsidR="00C73675">
        <w:instrText>fc</w:instrText>
      </w:r>
      <w:r w:rsidR="00C73675" w:rsidRPr="00D84128">
        <w:instrText>-</w:instrText>
      </w:r>
      <w:r w:rsidR="00C73675">
        <w:instrText>bcbb</w:instrText>
      </w:r>
      <w:r w:rsidR="00C73675" w:rsidRPr="00D84128">
        <w:instrText>-783</w:instrText>
      </w:r>
      <w:r w:rsidR="00C73675">
        <w:instrText>e</w:instrText>
      </w:r>
      <w:r w:rsidR="00C73675" w:rsidRPr="00D84128">
        <w:instrText>2698</w:instrText>
      </w:r>
      <w:r w:rsidR="00C73675">
        <w:instrText>a</w:instrText>
      </w:r>
      <w:r w:rsidR="00C73675" w:rsidRPr="00D84128">
        <w:instrText>695"]}],"</w:instrText>
      </w:r>
      <w:r w:rsidR="00C73675">
        <w:instrText>mendeley</w:instrText>
      </w:r>
      <w:r w:rsidR="00C73675" w:rsidRPr="00D84128">
        <w:instrText>":{"</w:instrText>
      </w:r>
      <w:r w:rsidR="00C73675">
        <w:instrText>formattedCitation</w:instrText>
      </w:r>
      <w:r w:rsidR="00C73675" w:rsidRPr="00D84128">
        <w:instrText>":"</w:instrText>
      </w:r>
      <w:r w:rsidR="00C73675">
        <w:instrText> </w:instrText>
      </w:r>
      <w:r w:rsidR="00C73675" w:rsidRPr="00D84128">
        <w:instrText>[8]","</w:instrText>
      </w:r>
      <w:r w:rsidR="00C73675">
        <w:instrText>plainTextFormattedCitation</w:instrText>
      </w:r>
      <w:r w:rsidR="00C73675" w:rsidRPr="00D84128">
        <w:instrText>":"</w:instrText>
      </w:r>
      <w:r w:rsidR="00C73675">
        <w:instrText> </w:instrText>
      </w:r>
      <w:r w:rsidR="00C73675" w:rsidRPr="00D84128">
        <w:instrText>[8]","</w:instrText>
      </w:r>
      <w:r w:rsidR="00C73675">
        <w:instrText>previouslyFormattedCitation</w:instrText>
      </w:r>
      <w:r w:rsidR="00C73675" w:rsidRPr="00D84128">
        <w:instrText>":"</w:instrText>
      </w:r>
      <w:r w:rsidR="00C73675">
        <w:instrText> </w:instrText>
      </w:r>
      <w:r w:rsidR="00C73675" w:rsidRPr="00D84128">
        <w:instrText>[8]"},"</w:instrText>
      </w:r>
      <w:r w:rsidR="00C73675">
        <w:instrText>properties</w:instrText>
      </w:r>
      <w:r w:rsidR="00C73675" w:rsidRPr="00D84128">
        <w:instrText>":{"</w:instrText>
      </w:r>
      <w:r w:rsidR="00C73675">
        <w:instrText>noteIndex</w:instrText>
      </w:r>
      <w:r w:rsidR="00C73675" w:rsidRPr="00D84128">
        <w:instrText>":0},"</w:instrText>
      </w:r>
      <w:r w:rsidR="00C73675">
        <w:instrText>schema</w:instrText>
      </w:r>
      <w:r w:rsidR="00C73675" w:rsidRPr="00D84128">
        <w:instrText>":"</w:instrText>
      </w:r>
      <w:r w:rsidR="00C73675">
        <w:instrText>https</w:instrText>
      </w:r>
      <w:r w:rsidR="00C73675" w:rsidRPr="00D84128">
        <w:instrText>://</w:instrText>
      </w:r>
      <w:r w:rsidR="00C73675">
        <w:instrText>github</w:instrText>
      </w:r>
      <w:r w:rsidR="00C73675" w:rsidRPr="00D84128">
        <w:instrText>.</w:instrText>
      </w:r>
      <w:r w:rsidR="00C73675">
        <w:instrText>com</w:instrText>
      </w:r>
      <w:r w:rsidR="00C73675" w:rsidRPr="00D84128">
        <w:instrText>/</w:instrText>
      </w:r>
      <w:r w:rsidR="00C73675">
        <w:instrText>citation</w:instrText>
      </w:r>
      <w:r w:rsidR="00C73675" w:rsidRPr="00D84128">
        <w:instrText>-</w:instrText>
      </w:r>
      <w:r w:rsidR="00C73675">
        <w:instrText>style</w:instrText>
      </w:r>
      <w:r w:rsidR="00C73675" w:rsidRPr="00D84128">
        <w:instrText>-</w:instrText>
      </w:r>
      <w:r w:rsidR="00C73675">
        <w:instrText>language</w:instrText>
      </w:r>
      <w:r w:rsidR="00C73675" w:rsidRPr="00D84128">
        <w:instrText>/</w:instrText>
      </w:r>
      <w:r w:rsidR="00C73675">
        <w:instrText>schema</w:instrText>
      </w:r>
      <w:r w:rsidR="00C73675" w:rsidRPr="00D84128">
        <w:instrText>/</w:instrText>
      </w:r>
      <w:r w:rsidR="00C73675">
        <w:instrText>raw</w:instrText>
      </w:r>
      <w:r w:rsidR="00C73675" w:rsidRPr="00D84128">
        <w:instrText>/</w:instrText>
      </w:r>
      <w:r w:rsidR="00C73675">
        <w:instrText>master</w:instrText>
      </w:r>
      <w:r w:rsidR="00C73675" w:rsidRPr="00D84128">
        <w:instrText>/</w:instrText>
      </w:r>
      <w:r w:rsidR="00C73675">
        <w:instrText>csl</w:instrText>
      </w:r>
      <w:r w:rsidR="00C73675" w:rsidRPr="00D84128">
        <w:instrText>-</w:instrText>
      </w:r>
      <w:r w:rsidR="00C73675">
        <w:instrText>citation</w:instrText>
      </w:r>
      <w:r w:rsidR="00C73675" w:rsidRPr="00D84128">
        <w:instrText>.</w:instrText>
      </w:r>
      <w:r w:rsidR="00C73675">
        <w:instrText>json</w:instrText>
      </w:r>
      <w:r w:rsidR="00C73675" w:rsidRPr="00D84128">
        <w:instrText>"}</w:instrText>
      </w:r>
      <w:r w:rsidRPr="008547F3">
        <w:fldChar w:fldCharType="separate"/>
      </w:r>
      <w:r w:rsidR="00C73675" w:rsidRPr="00C73675">
        <w:rPr>
          <w:noProof/>
        </w:rPr>
        <w:t> </w:t>
      </w:r>
      <w:r w:rsidR="00C73675" w:rsidRPr="00D84128">
        <w:rPr>
          <w:noProof/>
        </w:rPr>
        <w:t>[8]</w:t>
      </w:r>
      <w:r w:rsidRPr="008547F3">
        <w:fldChar w:fldCharType="end"/>
      </w:r>
      <w:r w:rsidRPr="00D84128">
        <w:t xml:space="preserve"> </w:t>
      </w:r>
      <w:r w:rsidRPr="008547F3">
        <w:t>Eq</w:t>
      </w:r>
      <w:r w:rsidRPr="00D84128">
        <w:t xml:space="preserve">.(22) </w:t>
      </w:r>
      <w:r w:rsidRPr="00D84128">
        <w:rPr>
          <w:i/>
        </w:rPr>
        <w:t>(</w:t>
      </w:r>
      <w:r w:rsidRPr="00804004">
        <w:rPr>
          <w:i/>
          <w:lang w:val="ru-RU"/>
        </w:rPr>
        <w:t>Не</w:t>
      </w:r>
      <w:r w:rsidRPr="00D84128">
        <w:rPr>
          <w:i/>
        </w:rPr>
        <w:t xml:space="preserve"> </w:t>
      </w:r>
      <w:r w:rsidRPr="00804004">
        <w:rPr>
          <w:i/>
          <w:lang w:val="ru-RU"/>
        </w:rPr>
        <w:t>закончена</w:t>
      </w:r>
      <w:r w:rsidRPr="00D84128">
        <w:rPr>
          <w:i/>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или Мермина</w:t>
      </w:r>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93747195"/>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или Мермина</w:t>
      </w:r>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D84128" w:rsidRDefault="006E1FA2" w:rsidP="00F87CE8">
      <w:pPr>
        <w:pStyle w:val="ListParagraph"/>
        <w:rPr>
          <w:i/>
        </w:rPr>
      </w:pPr>
      <w:r w:rsidRPr="000606D4">
        <w:rPr>
          <w:lang w:val="ru-RU"/>
        </w:rPr>
        <w:t>Б</w:t>
      </w:r>
      <w:r w:rsidRPr="00D84128">
        <w:t xml:space="preserve">) </w:t>
      </w:r>
      <w:r w:rsidRPr="000606D4">
        <w:t>RBEB</w:t>
      </w:r>
      <w:r w:rsidRPr="00D84128">
        <w:t xml:space="preserve"> </w:t>
      </w:r>
      <w:r w:rsidRPr="000606D4">
        <w:t>cross</w:t>
      </w:r>
      <w:r w:rsidRPr="00D84128">
        <w:t xml:space="preserve"> </w:t>
      </w:r>
      <w:r w:rsidRPr="000606D4">
        <w:t>section</w:t>
      </w:r>
      <w:r w:rsidRPr="00D84128">
        <w:t xml:space="preserve"> – </w:t>
      </w:r>
      <w:r w:rsidRPr="000606D4">
        <w:fldChar w:fldCharType="begin" w:fldLock="1"/>
      </w:r>
      <w:r w:rsidR="00C73675">
        <w:instrText>ADDIN</w:instrText>
      </w:r>
      <w:r w:rsidR="00C73675" w:rsidRPr="00D84128">
        <w:instrText xml:space="preserve"> </w:instrText>
      </w:r>
      <w:r w:rsidR="00C73675">
        <w:instrText>CSL</w:instrText>
      </w:r>
      <w:r w:rsidR="00C73675" w:rsidRPr="00D84128">
        <w:instrText>_</w:instrText>
      </w:r>
      <w:r w:rsidR="00C73675">
        <w:instrText>CITATION</w:instrText>
      </w:r>
      <w:r w:rsidR="00C73675" w:rsidRPr="00D84128">
        <w:instrText xml:space="preserve"> {"</w:instrText>
      </w:r>
      <w:r w:rsidR="00C73675">
        <w:instrText>citationItems</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temData</w:instrText>
      </w:r>
      <w:r w:rsidR="00C73675" w:rsidRPr="00D84128">
        <w:instrText>":{"</w:instrText>
      </w:r>
      <w:r w:rsidR="00C73675">
        <w:instrText>DOI</w:instrText>
      </w:r>
      <w:r w:rsidR="00C73675" w:rsidRPr="00D84128">
        <w:instrText>":"10.1103/</w:instrText>
      </w:r>
      <w:r w:rsidR="00C73675">
        <w:instrText>PhysRevA</w:instrText>
      </w:r>
      <w:r w:rsidR="00C73675" w:rsidRPr="00D84128">
        <w:instrText>.62.052710","</w:instrText>
      </w:r>
      <w:r w:rsidR="00C73675">
        <w:instrText>ISSN</w:instrText>
      </w:r>
      <w:r w:rsidR="00C73675" w:rsidRPr="00D84128">
        <w:instrText>":"1050-2947","</w:instrText>
      </w:r>
      <w:r w:rsidR="00C73675">
        <w:instrText>author</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Kim</w:instrText>
      </w:r>
      <w:r w:rsidR="00C73675" w:rsidRPr="00D84128">
        <w:instrText>","</w:instrText>
      </w:r>
      <w:r w:rsidR="00C73675">
        <w:instrText>given</w:instrText>
      </w:r>
      <w:r w:rsidR="00C73675" w:rsidRPr="00D84128">
        <w:instrText>":"</w:instrText>
      </w:r>
      <w:r w:rsidR="00C73675">
        <w:instrText>Yong</w:instrText>
      </w:r>
      <w:r w:rsidR="00C73675" w:rsidRPr="00D84128">
        <w:instrText>-</w:instrText>
      </w:r>
      <w:r w:rsidR="00C73675">
        <w:instrText>Ki</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Santos</w:instrText>
      </w:r>
      <w:r w:rsidR="00C73675" w:rsidRPr="00D84128">
        <w:instrText>","</w:instrText>
      </w:r>
      <w:r w:rsidR="00C73675">
        <w:instrText>given</w:instrText>
      </w:r>
      <w:r w:rsidR="00C73675" w:rsidRPr="00D84128">
        <w:instrText>":"</w:instrText>
      </w:r>
      <w:r w:rsidR="00C73675">
        <w:instrText>Jos</w:instrText>
      </w:r>
      <w:r w:rsidR="00C73675" w:rsidRPr="00D84128">
        <w:instrText xml:space="preserve">é </w:instrText>
      </w:r>
      <w:r w:rsidR="00C73675">
        <w:instrText>Paul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family</w:instrText>
      </w:r>
      <w:r w:rsidR="00C73675" w:rsidRPr="00D84128">
        <w:instrText>":"</w:instrText>
      </w:r>
      <w:r w:rsidR="00C73675">
        <w:instrText>Parente</w:instrText>
      </w:r>
      <w:r w:rsidR="00C73675" w:rsidRPr="00D84128">
        <w:instrText>","</w:instrText>
      </w:r>
      <w:r w:rsidR="00C73675">
        <w:instrText>given</w:instrText>
      </w:r>
      <w:r w:rsidR="00C73675" w:rsidRPr="00D84128">
        <w:instrText>":"</w:instrText>
      </w:r>
      <w:r w:rsidR="00C73675">
        <w:instrText>Fernando</w:instrText>
      </w:r>
      <w:r w:rsidR="00C73675" w:rsidRPr="00D84128">
        <w:instrText>","</w:instrText>
      </w:r>
      <w:r w:rsidR="00C73675">
        <w:instrText>non</w:instrText>
      </w:r>
      <w:r w:rsidR="00C73675" w:rsidRPr="00D84128">
        <w:instrText>-</w:instrText>
      </w:r>
      <w:r w:rsidR="00C73675">
        <w:instrText>dropping</w:instrText>
      </w:r>
      <w:r w:rsidR="00C73675" w:rsidRPr="00D84128">
        <w:instrText>-</w:instrText>
      </w:r>
      <w:r w:rsidR="00C73675">
        <w:instrText>particle</w:instrText>
      </w:r>
      <w:r w:rsidR="00C73675" w:rsidRPr="00D84128">
        <w:instrText>":"","</w:instrText>
      </w:r>
      <w:r w:rsidR="00C73675">
        <w:instrText>parse</w:instrText>
      </w:r>
      <w:r w:rsidR="00C73675" w:rsidRPr="00D84128">
        <w:instrText>-</w:instrText>
      </w:r>
      <w:r w:rsidR="00C73675">
        <w:instrText>names</w:instrText>
      </w:r>
      <w:r w:rsidR="00C73675" w:rsidRPr="00D84128">
        <w:instrText>":</w:instrText>
      </w:r>
      <w:r w:rsidR="00C73675">
        <w:instrText>false</w:instrText>
      </w:r>
      <w:r w:rsidR="00C73675" w:rsidRPr="00D84128">
        <w:instrText>,"</w:instrText>
      </w:r>
      <w:r w:rsidR="00C73675">
        <w:instrText>suffix</w:instrText>
      </w:r>
      <w:r w:rsidR="00C73675" w:rsidRPr="00D84128">
        <w:instrText>":""}],"</w:instrText>
      </w:r>
      <w:r w:rsidR="00C73675">
        <w:instrText>container</w:instrText>
      </w:r>
      <w:r w:rsidR="00C73675" w:rsidRPr="00D84128">
        <w:instrText>-</w:instrText>
      </w:r>
      <w:r w:rsidR="00C73675">
        <w:instrText>title</w:instrText>
      </w:r>
      <w:r w:rsidR="00C73675" w:rsidRPr="00D84128">
        <w:instrText>":"</w:instrText>
      </w:r>
      <w:r w:rsidR="00C73675">
        <w:instrText>Physical</w:instrText>
      </w:r>
      <w:r w:rsidR="00C73675" w:rsidRPr="00D84128">
        <w:instrText xml:space="preserve"> </w:instrText>
      </w:r>
      <w:r w:rsidR="00C73675">
        <w:instrText>Review</w:instrText>
      </w:r>
      <w:r w:rsidR="00C73675" w:rsidRPr="00D84128">
        <w:instrText xml:space="preserve"> </w:instrText>
      </w:r>
      <w:r w:rsidR="00C73675">
        <w:instrText>A</w:instrText>
      </w:r>
      <w:r w:rsidR="00C73675" w:rsidRPr="00D84128">
        <w:instrText>","</w:instrText>
      </w:r>
      <w:r w:rsidR="00C73675">
        <w:instrText>id</w:instrText>
      </w:r>
      <w:r w:rsidR="00C73675" w:rsidRPr="00D84128">
        <w:instrText>":"</w:instrText>
      </w:r>
      <w:r w:rsidR="00C73675">
        <w:instrText>ITEM</w:instrText>
      </w:r>
      <w:r w:rsidR="00C73675" w:rsidRPr="00D84128">
        <w:instrText>-1","</w:instrText>
      </w:r>
      <w:r w:rsidR="00C73675">
        <w:instrText>issue</w:instrText>
      </w:r>
      <w:r w:rsidR="00C73675" w:rsidRPr="00D84128">
        <w:instrText>":"5","</w:instrText>
      </w:r>
      <w:r w:rsidR="00C73675">
        <w:instrText>issued</w:instrText>
      </w:r>
      <w:r w:rsidR="00C73675" w:rsidRPr="00D84128">
        <w:instrText>":{"</w:instrText>
      </w:r>
      <w:r w:rsidR="00C73675">
        <w:instrText>date</w:instrText>
      </w:r>
      <w:r w:rsidR="00C73675" w:rsidRPr="00D84128">
        <w:instrText>-</w:instrText>
      </w:r>
      <w:r w:rsidR="00C73675">
        <w:instrText>parts</w:instrText>
      </w:r>
      <w:r w:rsidR="00C73675" w:rsidRPr="00D84128">
        <w:instrText>":[["2000","10"]]},"</w:instrText>
      </w:r>
      <w:r w:rsidR="00C73675">
        <w:instrText>page</w:instrText>
      </w:r>
      <w:r w:rsidR="00C73675" w:rsidRPr="00D84128">
        <w:instrText>":"52710","</w:instrText>
      </w:r>
      <w:r w:rsidR="00C73675">
        <w:instrText>publisher</w:instrText>
      </w:r>
      <w:r w:rsidR="00C73675" w:rsidRPr="00D84128">
        <w:instrText>":"</w:instrText>
      </w:r>
      <w:r w:rsidR="00C73675">
        <w:instrText>American</w:instrText>
      </w:r>
      <w:r w:rsidR="00C73675" w:rsidRPr="00D84128">
        <w:instrText xml:space="preserve"> </w:instrText>
      </w:r>
      <w:r w:rsidR="00C73675">
        <w:instrText>Physical</w:instrText>
      </w:r>
      <w:r w:rsidR="00C73675" w:rsidRPr="00D84128">
        <w:instrText xml:space="preserve"> </w:instrText>
      </w:r>
      <w:r w:rsidR="00C73675">
        <w:instrText>Society</w:instrText>
      </w:r>
      <w:r w:rsidR="00C73675" w:rsidRPr="00D84128">
        <w:instrText>","</w:instrText>
      </w:r>
      <w:r w:rsidR="00C73675">
        <w:instrText>title</w:instrText>
      </w:r>
      <w:r w:rsidR="00C73675" w:rsidRPr="00D84128">
        <w:instrText>":"</w:instrText>
      </w:r>
      <w:r w:rsidR="00C73675">
        <w:instrText>Extension</w:instrText>
      </w:r>
      <w:r w:rsidR="00C73675" w:rsidRPr="00D84128">
        <w:instrText xml:space="preserve"> </w:instrText>
      </w:r>
      <w:r w:rsidR="00C73675">
        <w:instrText>of</w:instrText>
      </w:r>
      <w:r w:rsidR="00C73675" w:rsidRPr="00D84128">
        <w:instrText xml:space="preserve"> </w:instrText>
      </w:r>
      <w:r w:rsidR="00C73675">
        <w:instrText>the</w:instrText>
      </w:r>
      <w:r w:rsidR="00C73675" w:rsidRPr="00D84128">
        <w:instrText xml:space="preserve"> </w:instrText>
      </w:r>
      <w:r w:rsidR="00C73675">
        <w:instrText>binary</w:instrText>
      </w:r>
      <w:r w:rsidR="00C73675" w:rsidRPr="00D84128">
        <w:instrText>-</w:instrText>
      </w:r>
      <w:r w:rsidR="00C73675">
        <w:instrText>encounter</w:instrText>
      </w:r>
      <w:r w:rsidR="00C73675" w:rsidRPr="00D84128">
        <w:instrText>-</w:instrText>
      </w:r>
      <w:r w:rsidR="00C73675">
        <w:instrText>dipole</w:instrText>
      </w:r>
      <w:r w:rsidR="00C73675" w:rsidRPr="00D84128">
        <w:instrText xml:space="preserve"> </w:instrText>
      </w:r>
      <w:r w:rsidR="00C73675">
        <w:instrText>model</w:instrText>
      </w:r>
      <w:r w:rsidR="00C73675" w:rsidRPr="00D84128">
        <w:instrText xml:space="preserve"> </w:instrText>
      </w:r>
      <w:r w:rsidR="00C73675">
        <w:instrText>to</w:instrText>
      </w:r>
      <w:r w:rsidR="00C73675" w:rsidRPr="00D84128">
        <w:instrText xml:space="preserve"> </w:instrText>
      </w:r>
      <w:r w:rsidR="00C73675">
        <w:instrText>relativistic</w:instrText>
      </w:r>
      <w:r w:rsidR="00C73675" w:rsidRPr="00D84128">
        <w:instrText xml:space="preserve"> </w:instrText>
      </w:r>
      <w:r w:rsidR="00C73675">
        <w:instrText>incident</w:instrText>
      </w:r>
      <w:r w:rsidR="00C73675" w:rsidRPr="00D84128">
        <w:instrText xml:space="preserve"> </w:instrText>
      </w:r>
      <w:r w:rsidR="00C73675">
        <w:instrText>electrons</w:instrText>
      </w:r>
      <w:r w:rsidR="00C73675" w:rsidRPr="00D84128">
        <w:instrText>","</w:instrText>
      </w:r>
      <w:r w:rsidR="00C73675">
        <w:instrText>type</w:instrText>
      </w:r>
      <w:r w:rsidR="00C73675" w:rsidRPr="00D84128">
        <w:instrText>":"</w:instrText>
      </w:r>
      <w:r w:rsidR="00C73675">
        <w:instrText>article</w:instrText>
      </w:r>
      <w:r w:rsidR="00C73675" w:rsidRPr="00D84128">
        <w:instrText>-</w:instrText>
      </w:r>
      <w:r w:rsidR="00C73675">
        <w:instrText>journal</w:instrText>
      </w:r>
      <w:r w:rsidR="00C73675" w:rsidRPr="00D84128">
        <w:instrText>","</w:instrText>
      </w:r>
      <w:r w:rsidR="00C73675">
        <w:instrText>volume</w:instrText>
      </w:r>
      <w:r w:rsidR="00C73675" w:rsidRPr="00D84128">
        <w:instrText>":"62"},"</w:instrText>
      </w:r>
      <w:r w:rsidR="00C73675">
        <w:instrText>uris</w:instrText>
      </w:r>
      <w:r w:rsidR="00C73675" w:rsidRPr="00D84128">
        <w:instrText>":["</w:instrText>
      </w:r>
      <w:r w:rsidR="00C73675">
        <w:instrText>http</w:instrText>
      </w:r>
      <w:r w:rsidR="00C73675" w:rsidRPr="00D84128">
        <w:instrText>://</w:instrText>
      </w:r>
      <w:r w:rsidR="00C73675">
        <w:instrText>www</w:instrText>
      </w:r>
      <w:r w:rsidR="00C73675" w:rsidRPr="00D84128">
        <w:instrText>.</w:instrText>
      </w:r>
      <w:r w:rsidR="00C73675">
        <w:instrText>mendeley</w:instrText>
      </w:r>
      <w:r w:rsidR="00C73675" w:rsidRPr="00D84128">
        <w:instrText>.</w:instrText>
      </w:r>
      <w:r w:rsidR="00C73675">
        <w:instrText>com</w:instrText>
      </w:r>
      <w:r w:rsidR="00C73675" w:rsidRPr="00D84128">
        <w:instrText>/</w:instrText>
      </w:r>
      <w:r w:rsidR="00C73675">
        <w:instrText>documents</w:instrText>
      </w:r>
      <w:r w:rsidR="00C73675" w:rsidRPr="00D84128">
        <w:instrText>/?</w:instrText>
      </w:r>
      <w:r w:rsidR="00C73675">
        <w:instrText>uuid</w:instrText>
      </w:r>
      <w:r w:rsidR="00C73675" w:rsidRPr="00D84128">
        <w:instrText>=</w:instrText>
      </w:r>
      <w:r w:rsidR="00C73675">
        <w:instrText>af</w:instrText>
      </w:r>
      <w:r w:rsidR="00C73675" w:rsidRPr="00D84128">
        <w:instrText>804</w:instrText>
      </w:r>
      <w:r w:rsidR="00C73675">
        <w:instrText>cfc</w:instrText>
      </w:r>
      <w:r w:rsidR="00C73675" w:rsidRPr="00D84128">
        <w:instrText>-547</w:instrText>
      </w:r>
      <w:r w:rsidR="00C73675">
        <w:instrText>b</w:instrText>
      </w:r>
      <w:r w:rsidR="00C73675" w:rsidRPr="00D84128">
        <w:instrText>-48</w:instrText>
      </w:r>
      <w:r w:rsidR="00C73675">
        <w:instrText>fc</w:instrText>
      </w:r>
      <w:r w:rsidR="00C73675" w:rsidRPr="00D84128">
        <w:instrText>-</w:instrText>
      </w:r>
      <w:r w:rsidR="00C73675">
        <w:instrText>bcbb</w:instrText>
      </w:r>
      <w:r w:rsidR="00C73675" w:rsidRPr="00D84128">
        <w:instrText>-783</w:instrText>
      </w:r>
      <w:r w:rsidR="00C73675">
        <w:instrText>e</w:instrText>
      </w:r>
      <w:r w:rsidR="00C73675" w:rsidRPr="00D84128">
        <w:instrText>2698</w:instrText>
      </w:r>
      <w:r w:rsidR="00C73675">
        <w:instrText>a</w:instrText>
      </w:r>
      <w:r w:rsidR="00C73675" w:rsidRPr="00D84128">
        <w:instrText>695"]}],"</w:instrText>
      </w:r>
      <w:r w:rsidR="00C73675">
        <w:instrText>mendeley</w:instrText>
      </w:r>
      <w:r w:rsidR="00C73675" w:rsidRPr="00D84128">
        <w:instrText>":{"</w:instrText>
      </w:r>
      <w:r w:rsidR="00C73675">
        <w:instrText>formattedCitation</w:instrText>
      </w:r>
      <w:r w:rsidR="00C73675" w:rsidRPr="00D84128">
        <w:instrText>":"</w:instrText>
      </w:r>
      <w:r w:rsidR="00C73675">
        <w:instrText> </w:instrText>
      </w:r>
      <w:r w:rsidR="00C73675" w:rsidRPr="00D84128">
        <w:instrText>[8]","</w:instrText>
      </w:r>
      <w:r w:rsidR="00C73675">
        <w:instrText>plainTextFormattedCitation</w:instrText>
      </w:r>
      <w:r w:rsidR="00C73675" w:rsidRPr="00D84128">
        <w:instrText>":"</w:instrText>
      </w:r>
      <w:r w:rsidR="00C73675">
        <w:instrText> </w:instrText>
      </w:r>
      <w:r w:rsidR="00C73675" w:rsidRPr="00D84128">
        <w:instrText>[8]","</w:instrText>
      </w:r>
      <w:r w:rsidR="00C73675">
        <w:instrText>previouslyFormattedCitation</w:instrText>
      </w:r>
      <w:r w:rsidR="00C73675" w:rsidRPr="00D84128">
        <w:instrText>":"</w:instrText>
      </w:r>
      <w:r w:rsidR="00C73675">
        <w:instrText> </w:instrText>
      </w:r>
      <w:r w:rsidR="00C73675" w:rsidRPr="00D84128">
        <w:instrText>[8]"},"</w:instrText>
      </w:r>
      <w:r w:rsidR="00C73675">
        <w:instrText>properties</w:instrText>
      </w:r>
      <w:r w:rsidR="00C73675" w:rsidRPr="00D84128">
        <w:instrText>":{"</w:instrText>
      </w:r>
      <w:r w:rsidR="00C73675">
        <w:instrText>noteIndex</w:instrText>
      </w:r>
      <w:r w:rsidR="00C73675" w:rsidRPr="00D84128">
        <w:instrText>":0},"</w:instrText>
      </w:r>
      <w:r w:rsidR="00C73675">
        <w:instrText>schema</w:instrText>
      </w:r>
      <w:r w:rsidR="00C73675" w:rsidRPr="00D84128">
        <w:instrText>":"</w:instrText>
      </w:r>
      <w:r w:rsidR="00C73675">
        <w:instrText>https</w:instrText>
      </w:r>
      <w:r w:rsidR="00C73675" w:rsidRPr="00D84128">
        <w:instrText>://</w:instrText>
      </w:r>
      <w:r w:rsidR="00C73675">
        <w:instrText>github</w:instrText>
      </w:r>
      <w:r w:rsidR="00C73675" w:rsidRPr="00D84128">
        <w:instrText>.</w:instrText>
      </w:r>
      <w:r w:rsidR="00C73675">
        <w:instrText>com</w:instrText>
      </w:r>
      <w:r w:rsidR="00C73675" w:rsidRPr="00D84128">
        <w:instrText>/</w:instrText>
      </w:r>
      <w:r w:rsidR="00C73675">
        <w:instrText>citation</w:instrText>
      </w:r>
      <w:r w:rsidR="00C73675" w:rsidRPr="00D84128">
        <w:instrText>-</w:instrText>
      </w:r>
      <w:r w:rsidR="00C73675">
        <w:instrText>style</w:instrText>
      </w:r>
      <w:r w:rsidR="00C73675" w:rsidRPr="00D84128">
        <w:instrText>-</w:instrText>
      </w:r>
      <w:r w:rsidR="00C73675">
        <w:instrText>language</w:instrText>
      </w:r>
      <w:r w:rsidR="00C73675" w:rsidRPr="00D84128">
        <w:instrText>/</w:instrText>
      </w:r>
      <w:r w:rsidR="00C73675">
        <w:instrText>schema</w:instrText>
      </w:r>
      <w:r w:rsidR="00C73675" w:rsidRPr="00D84128">
        <w:instrText>/</w:instrText>
      </w:r>
      <w:r w:rsidR="00C73675">
        <w:instrText>raw</w:instrText>
      </w:r>
      <w:r w:rsidR="00C73675" w:rsidRPr="00D84128">
        <w:instrText>/</w:instrText>
      </w:r>
      <w:r w:rsidR="00C73675">
        <w:instrText>master</w:instrText>
      </w:r>
      <w:r w:rsidR="00C73675" w:rsidRPr="00D84128">
        <w:instrText>/</w:instrText>
      </w:r>
      <w:r w:rsidR="00C73675">
        <w:instrText>csl</w:instrText>
      </w:r>
      <w:r w:rsidR="00C73675" w:rsidRPr="00D84128">
        <w:instrText>-</w:instrText>
      </w:r>
      <w:r w:rsidR="00C73675">
        <w:instrText>citation</w:instrText>
      </w:r>
      <w:r w:rsidR="00C73675" w:rsidRPr="00D84128">
        <w:instrText>.</w:instrText>
      </w:r>
      <w:r w:rsidR="00C73675">
        <w:instrText>json</w:instrText>
      </w:r>
      <w:r w:rsidR="00C73675" w:rsidRPr="00D84128">
        <w:instrText>"}</w:instrText>
      </w:r>
      <w:r w:rsidRPr="000606D4">
        <w:fldChar w:fldCharType="separate"/>
      </w:r>
      <w:r w:rsidR="00C73675" w:rsidRPr="00C73675">
        <w:rPr>
          <w:noProof/>
        </w:rPr>
        <w:t> </w:t>
      </w:r>
      <w:r w:rsidR="00C73675" w:rsidRPr="00D84128">
        <w:rPr>
          <w:noProof/>
        </w:rPr>
        <w:t>[8]</w:t>
      </w:r>
      <w:r w:rsidRPr="000606D4">
        <w:fldChar w:fldCharType="end"/>
      </w:r>
      <w:r w:rsidRPr="00D84128">
        <w:t xml:space="preserve"> </w:t>
      </w:r>
      <w:r w:rsidRPr="000606D4">
        <w:t>Eq</w:t>
      </w:r>
      <w:r w:rsidRPr="00D84128">
        <w:t xml:space="preserve">.(22) </w:t>
      </w:r>
      <w:r w:rsidRPr="00D84128">
        <w:rPr>
          <w:i/>
        </w:rPr>
        <w:t>(</w:t>
      </w:r>
      <w:r w:rsidRPr="000606D4">
        <w:rPr>
          <w:i/>
          <w:lang w:val="ru-RU"/>
        </w:rPr>
        <w:t>Не</w:t>
      </w:r>
      <w:r w:rsidRPr="00D84128">
        <w:rPr>
          <w:i/>
        </w:rPr>
        <w:t xml:space="preserve"> </w:t>
      </w:r>
      <w:r w:rsidRPr="000606D4">
        <w:rPr>
          <w:i/>
          <w:lang w:val="ru-RU"/>
        </w:rPr>
        <w:t>закончена</w:t>
      </w:r>
      <w:r w:rsidRPr="00D84128">
        <w:rPr>
          <w:i/>
        </w:rPr>
        <w:t>)</w:t>
      </w:r>
    </w:p>
    <w:p w14:paraId="276903E1" w14:textId="77777777" w:rsidR="006E1FA2" w:rsidRPr="000606D4" w:rsidRDefault="006E1FA2" w:rsidP="00F87CE8">
      <w:pPr>
        <w:pStyle w:val="ListParagraph"/>
        <w:rPr>
          <w:i/>
          <w:lang w:val="ru-RU"/>
        </w:rPr>
      </w:pPr>
      <w:r w:rsidRPr="000606D4">
        <w:rPr>
          <w:lang w:val="ru-RU"/>
        </w:rPr>
        <w:t xml:space="preserve">В) однопюсная дельта-функционаяльная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вии с однозонным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r w:rsidR="00AB2811" w:rsidRPr="000606D4">
        <w:rPr>
          <w:lang w:val="ru-RU"/>
        </w:rPr>
        <w:t xml:space="preserve">Излучательный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r w:rsidR="00370E1B" w:rsidRPr="000606D4">
        <w:rPr>
          <w:lang w:val="ru-RU"/>
        </w:rPr>
        <w:t>Оже</w:t>
      </w:r>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Оже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93747196"/>
      <w:r w:rsidRPr="000606D4">
        <w:t>Neutrons</w:t>
      </w:r>
      <w:bookmarkEnd w:id="7"/>
    </w:p>
    <w:p w14:paraId="26206063" w14:textId="77777777" w:rsidR="008547F3" w:rsidRPr="000838F9" w:rsidRDefault="008547F3" w:rsidP="00F87CE8">
      <w:pPr>
        <w:pStyle w:val="ListParagraph"/>
        <w:rPr>
          <w:i/>
          <w:lang w:val="ru-RU"/>
        </w:rPr>
      </w:pPr>
      <w:r w:rsidRPr="000838F9">
        <w:rPr>
          <w:i/>
          <w:lang w:val="ru-RU"/>
        </w:rPr>
        <w:t xml:space="preserve">Колчужкин,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93747197"/>
      <w:r w:rsidRPr="008547F3">
        <w:lastRenderedPageBreak/>
        <w:t>Muons, poins,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93747198"/>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93747199"/>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во входом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93747200"/>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93747201"/>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Больцманна</w:t>
      </w:r>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93747202"/>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93747203"/>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т.е.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r>
        <w:t>Matryna</w:t>
      </w:r>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lastRenderedPageBreak/>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ую коротко-(длинно-)действующую часть, или учесть, что в системе может возникать дополнительный заряд и нужно добавить Кулоновское отталкивание, и т.п.</w:t>
      </w:r>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МД ячейка считается ортогональной и фиксированной, и ее размер (пока) не может меняться в течении симуляции. Т.е.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93747204"/>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93747205"/>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уравнение Фоккера-Планка, уравнение Катанео, многотемпературная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lastRenderedPageBreak/>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93747206"/>
      <w:r w:rsidRPr="00CB3AA2">
        <w:t>Общая структура программы</w:t>
      </w:r>
      <w:bookmarkEnd w:id="17"/>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е итерации МК содержатся в памяти машины одновременно, т.е.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4A27F9">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4A27F9">
        <w:rPr>
          <w:rStyle w:val="FootnoteReference"/>
        </w:rPr>
        <w:footnoteReference w:id="3"/>
      </w:r>
      <w:r w:rsidR="006453E8" w:rsidRPr="006453E8">
        <w:rPr>
          <w:lang w:val="ru-RU"/>
        </w:rPr>
        <w:t xml:space="preserve">, </w:t>
      </w:r>
      <w:r w:rsidR="006453E8">
        <w:t>MKL</w:t>
      </w:r>
      <w:r w:rsidR="008B10AF" w:rsidRPr="004A27F9">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93747207"/>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r w:rsidRPr="007C74AB">
        <w:t>numpar</w:t>
      </w:r>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r w:rsidRPr="0026767C">
        <w:rPr>
          <w:lang w:val="ru-RU"/>
        </w:rPr>
        <w:t>Periodic_table</w:t>
      </w:r>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lastRenderedPageBreak/>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r w:rsidR="00DE44F6" w:rsidRPr="00DE44F6">
        <w:rPr>
          <w:lang w:val="ru-RU"/>
        </w:rPr>
        <w:t>Read_input_data</w:t>
      </w:r>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т.п.), собраны в виде модульных переменных в модуле </w:t>
      </w:r>
      <w:r w:rsidRPr="00DE44F6">
        <w:rPr>
          <w:lang w:val="ru-RU"/>
        </w:rPr>
        <w:t>Output</w:t>
      </w:r>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r w:rsidRPr="0033275D">
        <w:rPr>
          <w:i/>
        </w:rPr>
        <w:t>goto</w:t>
      </w:r>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r w:rsidR="00D3550D" w:rsidRPr="00D3550D">
        <w:t>smth</w:t>
      </w:r>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r w:rsidR="00D3550D" w:rsidRPr="00D3550D">
        <w:t>i</w:t>
      </w:r>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r w:rsidR="00D3550D" w:rsidRPr="00D3550D">
        <w:t>endif</w:t>
      </w:r>
      <w:r w:rsidR="00D3550D" w:rsidRPr="00D3550D">
        <w:rPr>
          <w:lang w:val="ru-RU"/>
        </w:rPr>
        <w:t xml:space="preserve"> !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93747208"/>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r w:rsidRPr="007C74AB">
        <w:t>cdf</w:t>
      </w:r>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r w:rsidR="00F648C4">
        <w:t>etc</w:t>
      </w:r>
      <w:r w:rsidR="00F648C4" w:rsidRPr="00F648C4">
        <w:rPr>
          <w:lang w:val="ru-RU"/>
        </w:rPr>
        <w:t>.</w:t>
      </w:r>
    </w:p>
    <w:p w14:paraId="5DBA162F" w14:textId="77777777" w:rsidR="007C74AB" w:rsidRPr="00826D6E" w:rsidRDefault="007C74AB" w:rsidP="00C831AC">
      <w:pPr>
        <w:pStyle w:val="ListParagraph"/>
        <w:numPr>
          <w:ilvl w:val="0"/>
          <w:numId w:val="2"/>
        </w:numPr>
      </w:pPr>
      <w:r>
        <w:rPr>
          <w:lang w:val="ru-RU"/>
        </w:rPr>
        <w:t>Модули</w:t>
      </w:r>
      <w:r w:rsidRPr="00826D6E">
        <w:t xml:space="preserve"> </w:t>
      </w:r>
      <w:r>
        <w:rPr>
          <w:lang w:val="ru-RU"/>
        </w:rPr>
        <w:t>с</w:t>
      </w:r>
      <w:r w:rsidRPr="00826D6E">
        <w:t xml:space="preserve"> </w:t>
      </w:r>
      <w:r>
        <w:rPr>
          <w:lang w:val="ru-RU"/>
        </w:rPr>
        <w:t>сечениями</w:t>
      </w:r>
      <w:r w:rsidRPr="00826D6E">
        <w:t xml:space="preserve"> </w:t>
      </w:r>
      <w:r>
        <w:rPr>
          <w:lang w:val="ru-RU"/>
        </w:rPr>
        <w:t>начинаются</w:t>
      </w:r>
      <w:r w:rsidRPr="00826D6E">
        <w:t xml:space="preserve"> </w:t>
      </w:r>
      <w:r>
        <w:rPr>
          <w:lang w:val="ru-RU"/>
        </w:rPr>
        <w:t>с</w:t>
      </w:r>
      <w:r w:rsidRPr="00826D6E">
        <w:t xml:space="preserve"> "</w:t>
      </w:r>
      <w:r w:rsidRPr="007C74AB">
        <w:t>CS</w:t>
      </w:r>
      <w:r w:rsidRPr="00826D6E">
        <w:t>_[</w:t>
      </w:r>
      <w:r w:rsidRPr="007C74AB">
        <w:t>particle</w:t>
      </w:r>
      <w:r w:rsidRPr="00826D6E">
        <w:t>]_[</w:t>
      </w:r>
      <w:r w:rsidRPr="007C74AB">
        <w:t>model</w:t>
      </w:r>
      <w:r w:rsidRPr="00826D6E">
        <w:t xml:space="preserve">]", </w:t>
      </w:r>
      <w:r w:rsidRPr="007C74AB">
        <w:t>e</w:t>
      </w:r>
      <w:r w:rsidRPr="00826D6E">
        <w:t>.</w:t>
      </w:r>
      <w:r w:rsidRPr="007C74AB">
        <w:t>g</w:t>
      </w:r>
      <w:r w:rsidRPr="00826D6E">
        <w:t xml:space="preserve">. </w:t>
      </w:r>
      <w:r w:rsidRPr="007C74AB">
        <w:t>CS</w:t>
      </w:r>
      <w:r w:rsidRPr="00826D6E">
        <w:t>_</w:t>
      </w:r>
      <w:r w:rsidRPr="007C74AB">
        <w:t>electron</w:t>
      </w:r>
      <w:r w:rsidR="00826D6E">
        <w:t>s</w:t>
      </w:r>
      <w:r w:rsidRPr="00826D6E">
        <w:t>_</w:t>
      </w:r>
      <w:r w:rsidR="00826D6E">
        <w:t>elastic</w:t>
      </w:r>
      <w:r w:rsidRPr="00826D6E">
        <w:t xml:space="preserve">, </w:t>
      </w:r>
      <w:r w:rsidRPr="007C74AB">
        <w:t>etc</w:t>
      </w:r>
      <w:r w:rsidRPr="00826D6E">
        <w:t>.</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_", и т.п.</w:t>
      </w:r>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93747209"/>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6F2A25A3" w14:textId="77777777" w:rsidR="007C74AB" w:rsidRPr="005F119D" w:rsidRDefault="007C74AB" w:rsidP="00FD24A7">
      <w:pPr>
        <w:pStyle w:val="Heading3"/>
        <w:numPr>
          <w:ilvl w:val="0"/>
          <w:numId w:val="4"/>
        </w:numPr>
      </w:pPr>
      <w:bookmarkStart w:id="21" w:name="_Toc93747210"/>
      <w:r w:rsidRPr="005F119D">
        <w:t>INPUT_DATA.txt</w:t>
      </w:r>
      <w:bookmarkEnd w:id="21"/>
    </w:p>
    <w:p w14:paraId="3EF2D786" w14:textId="77777777" w:rsidR="007C74AB" w:rsidRDefault="007C74AB" w:rsidP="00FD24A7">
      <w:pPr>
        <w:pStyle w:val="Heading3"/>
        <w:numPr>
          <w:ilvl w:val="0"/>
          <w:numId w:val="4"/>
        </w:numPr>
      </w:pPr>
      <w:bookmarkStart w:id="22" w:name="_Toc93747211"/>
      <w:r w:rsidRPr="005F119D">
        <w:t>NUMERICAL_PARAMETERS.txt</w:t>
      </w:r>
      <w:bookmarkEnd w:id="22"/>
    </w:p>
    <w:p w14:paraId="05430C85" w14:textId="77777777" w:rsidR="00FD24A7" w:rsidRPr="005F119D" w:rsidRDefault="00FD24A7" w:rsidP="00FD24A7">
      <w:pPr>
        <w:pStyle w:val="ListParagraph"/>
        <w:ind w:firstLine="0"/>
        <w:rPr>
          <w:color w:val="365F91" w:themeColor="accent1" w:themeShade="BF"/>
        </w:rPr>
      </w:pPr>
    </w:p>
    <w:p w14:paraId="7843FFD0" w14:textId="77777777" w:rsidR="00FD24A7" w:rsidRDefault="00FD24A7" w:rsidP="00FD24A7">
      <w:pPr>
        <w:pStyle w:val="Heading3"/>
        <w:numPr>
          <w:ilvl w:val="0"/>
          <w:numId w:val="4"/>
        </w:numPr>
        <w:rPr>
          <w:lang w:val="ru-RU"/>
        </w:rPr>
      </w:pPr>
      <w:bookmarkStart w:id="23" w:name="_Toc93747212"/>
      <w:r>
        <w:rPr>
          <w:lang w:val="ru-RU"/>
        </w:rPr>
        <w:lastRenderedPageBreak/>
        <w:t xml:space="preserve">Папка </w:t>
      </w:r>
      <w:r>
        <w:t>Atomic_parameters</w:t>
      </w:r>
      <w:bookmarkEnd w:id="23"/>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4A27F9">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4A27F9">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Оже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которые там отстутсовали.</w:t>
      </w:r>
      <w:r w:rsidR="009216AD" w:rsidRPr="009216AD">
        <w:rPr>
          <w:lang w:val="ru-RU"/>
        </w:rPr>
        <w:t xml:space="preserve"> </w:t>
      </w:r>
      <w:r w:rsidR="009216AD">
        <w:rPr>
          <w:lang w:val="ru-RU"/>
        </w:rPr>
        <w:t>Т.е.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r w:rsidRPr="00A81323">
        <w:rPr>
          <w:color w:val="1F497D" w:themeColor="text2"/>
        </w:rPr>
        <w:t>dat</w:t>
      </w:r>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r w:rsidRPr="00883AE9">
        <w:rPr>
          <w:color w:val="1F497D" w:themeColor="text2"/>
        </w:rPr>
        <w:t>dat</w:t>
      </w:r>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т.к.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слэша  </w:t>
      </w:r>
      <w:r w:rsidR="001326D0" w:rsidRPr="001326D0">
        <w:rPr>
          <w:lang w:val="ru-RU"/>
        </w:rPr>
        <w:t>/</w:t>
      </w:r>
      <w:r w:rsidR="001326D0">
        <w:rPr>
          <w:lang w:val="ru-RU"/>
        </w:rPr>
        <w:t xml:space="preserve">  -</w:t>
      </w:r>
      <w:r w:rsidR="001326D0" w:rsidRPr="001326D0">
        <w:rPr>
          <w:lang w:val="ru-RU"/>
        </w:rPr>
        <w:t xml:space="preserve"> </w:t>
      </w:r>
      <w:r w:rsidR="001326D0">
        <w:rPr>
          <w:lang w:val="ru-RU"/>
        </w:rPr>
        <w:t>фартран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r w:rsidR="00B825F5">
        <w:t>dat</w:t>
      </w:r>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lastRenderedPageBreak/>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нефизичные </w:t>
      </w:r>
      <w:r w:rsidR="005C0CC5">
        <w:rPr>
          <w:lang w:val="ru-RU"/>
        </w:rPr>
        <w:t>артефакты</w:t>
      </w:r>
      <w:r>
        <w:rPr>
          <w:lang w:val="ru-RU"/>
        </w:rPr>
        <w:t>, такие как ненулевая эффективная масса внутри запрещенной зоны и т.п.</w:t>
      </w:r>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4" w:name="_Toc93747213"/>
      <w:r>
        <w:rPr>
          <w:lang w:val="ru-RU"/>
        </w:rPr>
        <w:t xml:space="preserve">Папка </w:t>
      </w:r>
      <w:r>
        <w:t>Material_parameters</w:t>
      </w:r>
      <w:bookmarkEnd w:id="24"/>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r w:rsidRPr="00FD24A7">
        <w:rPr>
          <w:color w:val="1F497D" w:themeColor="text2"/>
          <w:lang w:val="ru-RU"/>
        </w:rPr>
        <w:t>Materials_parameters</w:t>
      </w:r>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r w:rsidR="0011481A" w:rsidRPr="0032497A">
        <w:t>SiO</w:t>
      </w:r>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r w:rsidR="0011481A" w:rsidRPr="0032497A">
        <w:t>etc</w:t>
      </w:r>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например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Valence', 'valence', 'VAL', 'Val', 'val', 'Valent', 'valen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r w:rsidRPr="004829D3">
        <w:t>Phonons</w:t>
      </w:r>
      <w:r w:rsidRPr="004829D3">
        <w:rPr>
          <w:lang w:val="ru-RU"/>
        </w:rPr>
        <w:t xml:space="preserve">  -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Phonons', 'Phonon', 'phonons', 'phonon', 'PHON', 'Phon', 'phon')</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lastRenderedPageBreak/>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в  одном из следующих видов: </w:t>
      </w:r>
      <w:r w:rsidR="000723D5" w:rsidRPr="000723D5">
        <w:rPr>
          <w:lang w:val="ru-RU"/>
        </w:rPr>
        <w:t>('DOS', 'DOs', 'Dos', 'dos')</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в  одном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Work function  [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r>
        <w:t>Work_func = 4.0</w:t>
      </w:r>
      <w:r w:rsidRPr="000A5354">
        <w:t xml:space="preserve">   ! [eV]</w:t>
      </w:r>
    </w:p>
    <w:p w14:paraId="1284E8F2" w14:textId="77777777" w:rsidR="000A5354" w:rsidRPr="005C7BD9" w:rsidRDefault="000A5354" w:rsidP="000A5354">
      <w:pPr>
        <w:pStyle w:val="ListParagraph"/>
        <w:rPr>
          <w:lang w:val="ru-RU"/>
        </w:rPr>
      </w:pPr>
      <w:r>
        <w:t xml:space="preserve">   Surf_bar = 10.0</w:t>
      </w:r>
      <w:r w:rsidRPr="000A5354">
        <w:t xml:space="preserve">    </w:t>
      </w:r>
      <w:r w:rsidRPr="006E25D6">
        <w:t xml:space="preserve"> </w:t>
      </w:r>
      <w:r w:rsidRPr="000A5354">
        <w:t xml:space="preserve">! </w:t>
      </w:r>
      <w:r w:rsidRPr="005C7BD9">
        <w:rPr>
          <w:lang w:val="ru-RU"/>
        </w:rPr>
        <w:t>[</w:t>
      </w:r>
      <w:r w:rsidRPr="000A5354">
        <w:t>A</w:t>
      </w:r>
      <w:r w:rsidRPr="005C7BD9">
        <w:rPr>
          <w:lang w:val="ru-RU"/>
        </w:rPr>
        <w:t>]</w:t>
      </w:r>
    </w:p>
    <w:p w14:paraId="0FE93594" w14:textId="77777777" w:rsidR="000A5354" w:rsidRPr="006E25D6" w:rsidRDefault="000A5354" w:rsidP="000A5354">
      <w:pPr>
        <w:pStyle w:val="ListParagraph"/>
        <w:rPr>
          <w:lang w:val="ru-RU"/>
        </w:rPr>
      </w:pPr>
      <w:r w:rsidRPr="005C7BD9">
        <w:rPr>
          <w:lang w:val="ru-RU"/>
        </w:rPr>
        <w:t xml:space="preserve">   </w:t>
      </w:r>
      <w:r>
        <w:t>Bar</w:t>
      </w:r>
      <w:r w:rsidRPr="006E25D6">
        <w:rPr>
          <w:lang w:val="ru-RU"/>
        </w:rPr>
        <w:t>_</w:t>
      </w:r>
      <w:r>
        <w:t>height</w:t>
      </w:r>
      <w:r w:rsidRPr="006E25D6">
        <w:rPr>
          <w:lang w:val="ru-RU"/>
        </w:rPr>
        <w:t xml:space="preserve"> = 6.0   !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и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r w:rsidR="00364FE3" w:rsidRPr="00A9528E">
        <w:rPr>
          <w:i/>
        </w:rPr>
        <w:t>cdf</w:t>
      </w:r>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lastRenderedPageBreak/>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r w:rsidRPr="00C736FF">
        <w:t>dat</w:t>
      </w:r>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r>
        <w:t>etc</w:t>
      </w:r>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т.п.</w:t>
      </w:r>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r w:rsidRPr="00A3513D">
        <w:rPr>
          <w:lang w:val="ru-RU"/>
        </w:rPr>
        <w:t>Mott, CDF</w:t>
      </w:r>
      <w:r w:rsidR="00364FE3">
        <w:rPr>
          <w:lang w:val="ru-RU"/>
        </w:rPr>
        <w:t>,</w:t>
      </w:r>
      <w:r w:rsidR="00364FE3" w:rsidRPr="00364FE3">
        <w:rPr>
          <w:lang w:val="ru-RU"/>
        </w:rPr>
        <w:t xml:space="preserve"> </w:t>
      </w:r>
      <w:r w:rsidR="00364FE3">
        <w:t>PENELOPE</w:t>
      </w:r>
      <w:r>
        <w:rPr>
          <w:lang w:val="ru-RU"/>
        </w:rPr>
        <w:t xml:space="preserve"> и т.д.</w:t>
      </w:r>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r>
        <w:rPr>
          <w:lang w:val="ru-RU"/>
        </w:rPr>
        <w:t xml:space="preserve">При дальнейших </w:t>
      </w:r>
      <w:r w:rsidR="005C0CC5">
        <w:rPr>
          <w:lang w:val="ru-RU"/>
        </w:rPr>
        <w:t>расчётах</w:t>
      </w:r>
      <w:r>
        <w:rPr>
          <w:lang w:val="ru-RU"/>
        </w:rPr>
        <w:t xml:space="preserve"> для этого же материала,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Это означает, что ес</w:t>
      </w:r>
      <w:r w:rsidR="004741CB">
        <w:rPr>
          <w:lang w:val="ru-RU"/>
        </w:rPr>
        <w:t xml:space="preserve">ли вы меняете какие-то параметры в файле </w:t>
      </w:r>
      <w:r>
        <w:rPr>
          <w:lang w:val="ru-RU"/>
        </w:rPr>
        <w:t xml:space="preserve"> </w:t>
      </w:r>
      <w:r w:rsidR="004741CB" w:rsidRPr="004829D3">
        <w:rPr>
          <w:color w:val="1F497D" w:themeColor="text2"/>
          <w:lang w:val="ru-RU"/>
        </w:rPr>
        <w:t>[</w:t>
      </w:r>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т.п. – то необходимо позволить программе 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5" w:name="_Toc93747214"/>
      <w:r>
        <w:rPr>
          <w:lang w:val="ru-RU"/>
        </w:rPr>
        <w:t xml:space="preserve">Папка </w:t>
      </w:r>
      <w:r w:rsidRPr="00FD24A7">
        <w:rPr>
          <w:lang w:val="ru-RU"/>
        </w:rPr>
        <w:t>MD_input</w:t>
      </w:r>
      <w:bookmarkEnd w:id="25"/>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D84128"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D84128" w14:paraId="4E7FCFD8" w14:textId="77777777" w:rsidTr="00B939BF">
        <w:tc>
          <w:tcPr>
            <w:tcW w:w="2689" w:type="dxa"/>
          </w:tcPr>
          <w:p w14:paraId="6B54FB8D" w14:textId="77777777" w:rsidR="0063393F" w:rsidRPr="0063393F" w:rsidRDefault="0063393F" w:rsidP="00B939BF">
            <w:pPr>
              <w:ind w:firstLine="0"/>
              <w:jc w:val="center"/>
            </w:pPr>
            <w:r w:rsidRPr="0063393F">
              <w:rPr>
                <w:lang w:val="ru-RU"/>
              </w:rPr>
              <w:t>MC_MD_coupling</w:t>
            </w:r>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D84128" w14:paraId="19780813" w14:textId="77777777" w:rsidTr="00B939BF">
        <w:tc>
          <w:tcPr>
            <w:tcW w:w="2689" w:type="dxa"/>
          </w:tcPr>
          <w:p w14:paraId="5B3F764C" w14:textId="77777777" w:rsidR="00AD191C" w:rsidRPr="00AF6556" w:rsidRDefault="00AD191C" w:rsidP="00B939BF">
            <w:pPr>
              <w:ind w:firstLine="0"/>
              <w:jc w:val="center"/>
            </w:pPr>
            <w:r w:rsidRPr="00AD191C">
              <w:t>Pressure_damp</w:t>
            </w:r>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1117F4AE" w:rsidR="00980748" w:rsidRDefault="00AD191C" w:rsidP="00980748">
      <w:pPr>
        <w:rPr>
          <w:lang w:val="ru-RU"/>
        </w:rPr>
      </w:pPr>
      <w:r w:rsidRPr="003E7C93">
        <w:rPr>
          <w:u w:val="single"/>
        </w:rPr>
        <w:lastRenderedPageBreak/>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r>
        <w:t>X_start</w:t>
      </w:r>
      <w:r>
        <w:tab/>
        <w:t>X_end</w:t>
      </w:r>
      <w:r>
        <w:tab/>
      </w:r>
      <w:r>
        <w:tab/>
        <w:t>ind_x</w:t>
      </w:r>
    </w:p>
    <w:p w14:paraId="5D50251B" w14:textId="77777777" w:rsidR="00980748" w:rsidRDefault="00980748" w:rsidP="00516E7C">
      <w:pPr>
        <w:spacing w:after="0" w:line="240" w:lineRule="auto"/>
      </w:pPr>
      <w:r>
        <w:t>Y_start</w:t>
      </w:r>
      <w:r>
        <w:tab/>
        <w:t>Y_end</w:t>
      </w:r>
      <w:r>
        <w:tab/>
      </w:r>
      <w:r>
        <w:tab/>
        <w:t>ind_y</w:t>
      </w:r>
    </w:p>
    <w:p w14:paraId="66AC5C91" w14:textId="77777777" w:rsidR="00980748" w:rsidRPr="00980748" w:rsidRDefault="00980748" w:rsidP="00516E7C">
      <w:pPr>
        <w:spacing w:after="0" w:line="240" w:lineRule="auto"/>
      </w:pPr>
      <w:r>
        <w:t>Z</w:t>
      </w:r>
      <w:r w:rsidRPr="00980748">
        <w:t>_</w:t>
      </w:r>
      <w:r>
        <w:t>start</w:t>
      </w:r>
      <w:r w:rsidRPr="00980748">
        <w:tab/>
      </w:r>
      <w:r>
        <w:t>Z</w:t>
      </w:r>
      <w:r w:rsidRPr="00980748">
        <w:t>_</w:t>
      </w:r>
      <w:r>
        <w:t>end</w:t>
      </w:r>
      <w:r>
        <w:tab/>
      </w:r>
      <w:r>
        <w:tab/>
        <w:t>ind_z</w:t>
      </w:r>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77777777" w:rsidR="00516E7C" w:rsidRPr="00516E7C" w:rsidRDefault="00516E7C" w:rsidP="00516E7C">
      <w:pPr>
        <w:pStyle w:val="Caption"/>
        <w:rPr>
          <w:b w:val="0"/>
          <w:color w:val="auto"/>
          <w:lang w:val="ru-RU"/>
        </w:rPr>
      </w:pPr>
      <w:bookmarkStart w:id="26"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Pr="00516E7C">
        <w:rPr>
          <w:b w:val="0"/>
          <w:noProof/>
          <w:lang w:val="ru-RU"/>
        </w:rPr>
        <w:t>1</w:t>
      </w:r>
      <w:r w:rsidRPr="00404429">
        <w:rPr>
          <w:b w:val="0"/>
        </w:rPr>
        <w:fldChar w:fldCharType="end"/>
      </w:r>
      <w:bookmarkEnd w:id="26"/>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т.д.),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ТТМ, и т.д.).</w:t>
      </w:r>
    </w:p>
    <w:p w14:paraId="00B3AAAA" w14:textId="77777777" w:rsidR="00980748" w:rsidRPr="007B349C" w:rsidRDefault="00980748" w:rsidP="00980748">
      <w:pPr>
        <w:rPr>
          <w:lang w:val="ru-RU"/>
        </w:rPr>
      </w:pPr>
      <w:r>
        <w:rPr>
          <w:lang w:val="ru-RU"/>
        </w:rPr>
        <w:t xml:space="preserve">Индекс граничных условий </w:t>
      </w:r>
      <w:r w:rsidR="00D82F6C">
        <w:t>ind</w:t>
      </w:r>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т.е. моделирование возбужденных частиц </w:t>
      </w:r>
      <w:r w:rsidR="00D82F6C">
        <w:rPr>
          <w:lang w:val="ru-RU"/>
        </w:rPr>
        <w:t>и</w:t>
      </w:r>
      <w:r w:rsidR="00922C1E">
        <w:rPr>
          <w:lang w:val="ru-RU"/>
        </w:rPr>
        <w:t xml:space="preserve"> моделирование атомов мишени могут вестись по разному.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1B359C01"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w:t>
      </w:r>
      <w:r>
        <w:rPr>
          <w:lang w:val="ru-RU"/>
        </w:rPr>
        <w:lastRenderedPageBreak/>
        <w:t xml:space="preserve">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т.п</w:t>
      </w:r>
      <w:r>
        <w:rPr>
          <w:lang w:val="ru-RU"/>
        </w:rPr>
        <w:t>.</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77777777" w:rsidR="00415114" w:rsidRDefault="00415114" w:rsidP="00D82F6C">
      <w:pPr>
        <w:rPr>
          <w:lang w:val="ru-RU"/>
        </w:rPr>
      </w:pPr>
      <w:r w:rsidRPr="00415114">
        <w:rPr>
          <w:u w:val="single"/>
          <w:lang w:val="ru-RU"/>
        </w:rPr>
        <w:t>MC_MD_coupling</w:t>
      </w:r>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D82F6C" w:rsidRPr="00404429">
        <w:t>Figure</w:t>
      </w:r>
      <w:r w:rsidR="00D82F6C" w:rsidRPr="00644EDB">
        <w:rPr>
          <w:lang w:val="ru-RU"/>
        </w:rPr>
        <w:t xml:space="preserve"> </w:t>
      </w:r>
      <w:r w:rsidR="00D82F6C" w:rsidRPr="00644EDB">
        <w:rPr>
          <w:b/>
          <w:noProof/>
          <w:lang w:val="ru-RU"/>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D76344" w:rsidRDefault="00D82F6C" w:rsidP="00D82F6C">
      <w:pPr>
        <w:spacing w:after="0"/>
      </w:pPr>
      <w:r>
        <w:t>MC</w:t>
      </w:r>
      <w:r w:rsidRPr="00D76344">
        <w:t>_</w:t>
      </w:r>
      <w:r>
        <w:t>MD</w:t>
      </w:r>
      <w:r w:rsidRPr="00D76344">
        <w:t>_</w:t>
      </w:r>
      <w:r>
        <w:t>coupling</w:t>
      </w:r>
      <w:r w:rsidRPr="00D76344">
        <w:tab/>
      </w:r>
      <w:r w:rsidRPr="00D76344">
        <w:tab/>
        <w:t xml:space="preserve">! </w:t>
      </w:r>
      <w:r>
        <w:rPr>
          <w:lang w:val="ru-RU"/>
        </w:rPr>
        <w:t>маркер</w:t>
      </w:r>
    </w:p>
    <w:p w14:paraId="060FDB16" w14:textId="77777777" w:rsidR="00D82F6C" w:rsidRPr="00D82F6C" w:rsidRDefault="00D82F6C" w:rsidP="00D82F6C">
      <w:pPr>
        <w:spacing w:after="0"/>
        <w:rPr>
          <w:lang w:val="ru-RU"/>
        </w:rPr>
      </w:pPr>
      <w:r>
        <w:t>Cartesian</w:t>
      </w:r>
      <w:r w:rsidRPr="00D76344">
        <w:tab/>
        <w:t>2</w:t>
      </w:r>
      <w:r w:rsidRPr="00D76344">
        <w:tab/>
      </w:r>
      <w:r w:rsidRPr="00D76344">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коордитана: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коордитана: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57B9F450"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Pr="00FA5356">
        <w:rPr>
          <w:b w:val="0"/>
          <w:noProof/>
          <w:lang w:val="ru-RU"/>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энергия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lastRenderedPageBreak/>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r>
        <w:t>real</w:t>
      </w:r>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6C54BA12"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644EDB" w:rsidRPr="00404429">
        <w:t>Figure</w:t>
      </w:r>
      <w:r w:rsidR="00644EDB" w:rsidRPr="00644EDB">
        <w:rPr>
          <w:lang w:val="ru-RU"/>
        </w:rPr>
        <w:t xml:space="preserve"> </w:t>
      </w:r>
      <w:r w:rsidR="00644EDB" w:rsidRPr="00644EDB">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962E5E" w:rsidRPr="00404429">
        <w:t>Figure</w:t>
      </w:r>
      <w:r w:rsidR="00962E5E" w:rsidRPr="00644EDB">
        <w:rPr>
          <w:lang w:val="ru-RU"/>
        </w:rPr>
        <w:t xml:space="preserve"> </w:t>
      </w:r>
      <w:r w:rsidR="00962E5E" w:rsidRPr="00644EDB">
        <w:rPr>
          <w:b/>
          <w:noProof/>
          <w:lang w:val="ru-RU"/>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r w:rsidRPr="00516E7C">
        <w:rPr>
          <w:u w:val="single"/>
          <w:lang w:val="ru-RU"/>
        </w:rPr>
        <w:t xml:space="preserve">Pressure_damp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 После него указывается характерное время затухания давления</w:t>
      </w:r>
    </w:p>
    <w:p w14:paraId="138DFB62" w14:textId="6DC0FD28"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8E0E0C" w:rsidRPr="00404429">
        <w:rPr>
          <w:b/>
        </w:rPr>
        <w:t>Figure</w:t>
      </w:r>
      <w:r w:rsidR="008E0E0C" w:rsidRPr="00516E7C">
        <w:rPr>
          <w:b/>
          <w:lang w:val="ru-RU"/>
        </w:rPr>
        <w:t xml:space="preserve"> </w:t>
      </w:r>
      <w:r w:rsidR="008E0E0C" w:rsidRPr="00516E7C">
        <w:rPr>
          <w:b/>
          <w:noProof/>
          <w:lang w:val="ru-RU"/>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77777777" w:rsidR="00613E04" w:rsidRDefault="00613E04" w:rsidP="00980748">
      <w:pPr>
        <w:rPr>
          <w:lang w:val="ru-RU"/>
        </w:rPr>
      </w:pPr>
      <w:r>
        <w:t>i</w:t>
      </w:r>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r w:rsidRPr="008E7B47">
        <w:rPr>
          <w:color w:val="1F497D" w:themeColor="text2"/>
        </w:rPr>
        <w:t>xyz</w:t>
      </w:r>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4A27F9">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lastRenderedPageBreak/>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77777777" w:rsidR="00404429" w:rsidRPr="007B349C" w:rsidRDefault="00404429" w:rsidP="00404429">
      <w:pPr>
        <w:pStyle w:val="Caption"/>
        <w:rPr>
          <w:b w:val="0"/>
          <w:color w:val="auto"/>
          <w:lang w:val="ru-RU"/>
        </w:rPr>
      </w:pPr>
      <w:bookmarkStart w:id="27"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8E0E0C" w:rsidRPr="00A74106">
        <w:rPr>
          <w:b w:val="0"/>
          <w:noProof/>
          <w:lang w:val="ru-RU"/>
        </w:rPr>
        <w:t>3</w:t>
      </w:r>
      <w:r w:rsidRPr="00404429">
        <w:rPr>
          <w:b w:val="0"/>
        </w:rPr>
        <w:fldChar w:fldCharType="end"/>
      </w:r>
      <w:bookmarkEnd w:id="27"/>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r w:rsidRPr="00404429">
        <w:rPr>
          <w:b w:val="0"/>
          <w:color w:val="auto"/>
        </w:rPr>
        <w:t>xyz</w:t>
      </w:r>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r w:rsidR="00914F6C" w:rsidRPr="008E7B47">
        <w:rPr>
          <w:color w:val="1F497D" w:themeColor="text2"/>
        </w:rPr>
        <w:t>xyz</w:t>
      </w:r>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суперячейки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77777777"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8E0E0C" w:rsidRPr="008E0E0C">
        <w:t>Figure</w:t>
      </w:r>
      <w:r w:rsidR="008E0E0C" w:rsidRPr="008E0E0C">
        <w:rPr>
          <w:lang w:val="ru-RU"/>
        </w:rPr>
        <w:t xml:space="preserve"> </w:t>
      </w:r>
      <w:r w:rsidR="008E0E0C" w:rsidRPr="008E0E0C">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77777777" w:rsidR="009C3A65" w:rsidRPr="009C3A65" w:rsidRDefault="009C3A65" w:rsidP="009C3A65">
      <w:pPr>
        <w:pStyle w:val="Caption"/>
        <w:rPr>
          <w:b w:val="0"/>
          <w:color w:val="auto"/>
          <w:lang w:val="ru-RU"/>
        </w:rPr>
      </w:pPr>
      <w:bookmarkStart w:id="28"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8E0E0C" w:rsidRPr="00A74106">
        <w:rPr>
          <w:b w:val="0"/>
          <w:noProof/>
          <w:lang w:val="ru-RU"/>
        </w:rPr>
        <w:t>4</w:t>
      </w:r>
      <w:r w:rsidRPr="009C3A65">
        <w:rPr>
          <w:b w:val="0"/>
        </w:rPr>
        <w:fldChar w:fldCharType="end"/>
      </w:r>
      <w:bookmarkEnd w:id="28"/>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lastRenderedPageBreak/>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r>
        <w:t>i</w:t>
      </w:r>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77777777" w:rsidR="00613E04" w:rsidRDefault="00613E04" w:rsidP="00613E04">
      <w:pPr>
        <w:rPr>
          <w:lang w:val="ru-RU"/>
        </w:rPr>
      </w:pPr>
      <w:r>
        <w:t>i</w:t>
      </w:r>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r w:rsidRPr="008E7B47">
        <w:rPr>
          <w:color w:val="1F497D" w:themeColor="text2"/>
        </w:rPr>
        <w:t>xyz</w:t>
      </w:r>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8E0E0C" w:rsidRPr="008E0E0C">
        <w:t>Figure</w:t>
      </w:r>
      <w:r w:rsidR="008E0E0C" w:rsidRPr="008E0E0C">
        <w:rPr>
          <w:lang w:val="ru-RU"/>
        </w:rPr>
        <w:t xml:space="preserve"> </w:t>
      </w:r>
      <w:r w:rsidR="008E0E0C" w:rsidRPr="008E0E0C">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r w:rsidR="008E7B47" w:rsidRPr="008E7B47">
        <w:rPr>
          <w:color w:val="1F497D" w:themeColor="text2"/>
        </w:rPr>
        <w:t>xyz</w:t>
      </w:r>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т.к. она уравновешивается по теореме вириала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r w:rsidRPr="007B349C">
        <w:rPr>
          <w:i/>
          <w:color w:val="1F497D" w:themeColor="text2"/>
          <w:lang w:val="ru-RU"/>
        </w:rPr>
        <w:t>1</w:t>
      </w:r>
      <w:r w:rsidRPr="007B349C">
        <w:rPr>
          <w:color w:val="1F497D" w:themeColor="text2"/>
          <w:lang w:val="ru-RU"/>
        </w:rPr>
        <w:t>]_[</w:t>
      </w:r>
      <w:r w:rsidRPr="001F3ECB">
        <w:rPr>
          <w:i/>
          <w:color w:val="1F497D" w:themeColor="text2"/>
        </w:rPr>
        <w:t>atom</w:t>
      </w:r>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r w:rsidR="009B2AAD">
        <w:rPr>
          <w:lang w:val="ru-RU"/>
        </w:rPr>
        <w:t>В зависимости от указанного чи</w:t>
      </w:r>
      <w:r w:rsidR="00F0351A">
        <w:rPr>
          <w:lang w:val="ru-RU"/>
        </w:rPr>
        <w:t>сла потенциалов,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D84128" w14:paraId="0F17593D" w14:textId="77777777" w:rsidTr="00FF0FCC">
        <w:tc>
          <w:tcPr>
            <w:tcW w:w="2689" w:type="dxa"/>
          </w:tcPr>
          <w:p w14:paraId="3C872D25" w14:textId="77777777" w:rsidR="00FF0FCC" w:rsidRPr="00AF6556" w:rsidRDefault="00FF0FCC" w:rsidP="00AF6556">
            <w:pPr>
              <w:ind w:firstLine="0"/>
              <w:jc w:val="center"/>
            </w:pPr>
            <w:r w:rsidRPr="00AF6556">
              <w:lastRenderedPageBreak/>
              <w:t>LJ</w:t>
            </w:r>
          </w:p>
        </w:tc>
        <w:tc>
          <w:tcPr>
            <w:tcW w:w="7507" w:type="dxa"/>
          </w:tcPr>
          <w:p w14:paraId="28DBB0B8" w14:textId="77777777" w:rsidR="00FF0FCC" w:rsidRPr="00260A8E" w:rsidRDefault="00FF0FCC" w:rsidP="00554908">
            <w:pPr>
              <w:ind w:firstLine="31"/>
              <w:jc w:val="left"/>
              <w:rPr>
                <w:lang w:val="ru-RU"/>
              </w:rPr>
            </w:pPr>
            <w:r w:rsidRPr="007B349C">
              <w:rPr>
                <w:lang w:val="ru-RU"/>
              </w:rPr>
              <w:t>Леннард-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трехчастичный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r>
              <w:t>Power_law</w:t>
            </w:r>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r w:rsidRPr="00252685">
              <w:rPr>
                <w:i/>
              </w:rPr>
              <w:t>r</w:t>
            </w:r>
            <w:r w:rsidRPr="00252685">
              <w:rPr>
                <w:i/>
                <w:vertAlign w:val="superscript"/>
              </w:rPr>
              <w:t>n</w:t>
            </w:r>
          </w:p>
        </w:tc>
      </w:tr>
      <w:tr w:rsidR="005F53D3" w:rsidRPr="00D84128"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D84128"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D84128"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очень медленный, лучше не использовать – почти всегда он может быть заменен на метод Вульфа)</w:t>
            </w:r>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спользовать на свой страх и риск – простое обрезание Кулона не гарантирует локальн</w:t>
            </w:r>
            <w:r w:rsidR="00B33070">
              <w:rPr>
                <w:rFonts w:eastAsiaTheme="minorEastAsia"/>
                <w:i/>
                <w:lang w:val="ru-RU"/>
              </w:rPr>
              <w:t>ой 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D84128"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r>
              <w:rPr>
                <w:shd w:val="clear" w:color="auto" w:fill="FFFFFF"/>
              </w:rPr>
              <w:t>Littmark</w:t>
            </w:r>
            <w:r w:rsidRPr="006D6F58">
              <w:t xml:space="preserve">)    </w:t>
            </w:r>
            <w:r w:rsidRPr="00FF0FCC">
              <w:rPr>
                <w:i/>
                <w:lang w:val="ru-RU"/>
              </w:rPr>
              <w:t>Не</w:t>
            </w:r>
            <w:r w:rsidRPr="006D6F58">
              <w:rPr>
                <w:i/>
              </w:rPr>
              <w:t xml:space="preserve"> </w:t>
            </w:r>
            <w:r w:rsidRPr="00FF0FCC">
              <w:rPr>
                <w:i/>
                <w:lang w:val="ru-RU"/>
              </w:rPr>
              <w:t>готово</w:t>
            </w:r>
          </w:p>
        </w:tc>
      </w:tr>
      <w:tr w:rsidR="00F6579F" w:rsidRPr="00D84128"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D84128"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r w:rsidR="00260A8E" w:rsidRPr="00BF60ED">
              <w:rPr>
                <w:vertAlign w:val="subscript"/>
                <w:lang w:val="ru-RU"/>
              </w:rPr>
              <w:t>6</w:t>
            </w:r>
            <w:r w:rsidR="00260A8E" w:rsidRPr="00260A8E">
              <w:rPr>
                <w:lang w:val="ru-RU"/>
              </w:rPr>
              <w:t xml:space="preserve">  </w:t>
            </w:r>
            <w:r w:rsidR="00260A8E">
              <w:rPr>
                <w:lang w:val="ru-RU"/>
              </w:rPr>
              <w:t xml:space="preserve">в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r w:rsidR="00537D05" w:rsidRPr="00C72B67">
              <w:rPr>
                <w:i/>
              </w:rPr>
              <w:t>d</w:t>
            </w:r>
            <w:r w:rsidR="00537D05" w:rsidRPr="00C72B67">
              <w:rPr>
                <w:i/>
                <w:vertAlign w:val="subscript"/>
              </w:rPr>
              <w:t>cut</w:t>
            </w:r>
            <w:r w:rsidR="00537D05" w:rsidRPr="00C72B67">
              <w:rPr>
                <w:i/>
                <w:lang w:val="ru-RU"/>
              </w:rPr>
              <w:tab/>
            </w:r>
            <w:r w:rsidR="00537D05" w:rsidRPr="00C72B67">
              <w:rPr>
                <w:i/>
              </w:rPr>
              <w:t>δd</w:t>
            </w:r>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lastRenderedPageBreak/>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lastRenderedPageBreak/>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r w:rsidRPr="00C72B67">
              <w:rPr>
                <w:i/>
              </w:rPr>
              <w:t>d</w:t>
            </w:r>
            <w:r w:rsidRPr="00C72B67">
              <w:rPr>
                <w:i/>
                <w:vertAlign w:val="subscript"/>
              </w:rPr>
              <w:t>cut</w:t>
            </w:r>
            <w:r w:rsidRPr="000712A1">
              <w:rPr>
                <w:i/>
                <w:lang w:val="ru-RU"/>
              </w:rPr>
              <w:tab/>
            </w:r>
            <w:r w:rsidRPr="00C72B67">
              <w:rPr>
                <w:i/>
              </w:rPr>
              <w:t>δd</w:t>
            </w:r>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r w:rsidR="00D76344" w:rsidRPr="00C72B67">
              <w:rPr>
                <w:i/>
              </w:rPr>
              <w:t>d</w:t>
            </w:r>
            <w:r w:rsidR="00D76344" w:rsidRPr="00C72B67">
              <w:rPr>
                <w:i/>
                <w:vertAlign w:val="subscript"/>
              </w:rPr>
              <w:t>cut</w:t>
            </w:r>
            <w:r w:rsidR="00D76344" w:rsidRPr="00D76344">
              <w:rPr>
                <w:i/>
                <w:vertAlign w:val="subscript"/>
                <w:lang w:val="ru-RU"/>
              </w:rPr>
              <w:t xml:space="preserve"> </w:t>
            </w:r>
            <w:r w:rsidR="00D76344" w:rsidRPr="00D76344">
              <w:rPr>
                <w:iCs/>
                <w:lang w:val="ru-RU"/>
              </w:rPr>
              <w:t xml:space="preserve"> </w:t>
            </w:r>
            <w:r w:rsidR="005C7BD9" w:rsidRPr="00CD643A">
              <w:rPr>
                <w:iCs/>
                <w:lang w:val="ru-RU"/>
              </w:rPr>
              <w:t>&gt; 1.5</w:t>
            </w:r>
            <w:r w:rsidR="00522F55">
              <w:t>σ</w:t>
            </w:r>
            <w:r w:rsidR="00D76344" w:rsidRPr="00D76344">
              <w:rPr>
                <w:i/>
              </w:rPr>
              <w:t>a</w:t>
            </w:r>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r w:rsidR="000712A1" w:rsidRPr="006A758C">
              <w:rPr>
                <w:lang w:val="ru-RU"/>
              </w:rPr>
              <w:t xml:space="preserve">, </w:t>
            </w:r>
            <w:r w:rsidR="006A758C" w:rsidRPr="006A758C">
              <w:rPr>
                <w:lang w:val="ru-RU"/>
              </w:rPr>
              <w:t xml:space="preserve"> </w:t>
            </w:r>
            <w:r>
              <w:t>σ</w:t>
            </w:r>
            <w:r w:rsidRPr="006A758C">
              <w:rPr>
                <w:lang w:val="ru-RU"/>
              </w:rPr>
              <w:t xml:space="preserve"> (</w:t>
            </w:r>
            <w:r w:rsidRPr="0011067F">
              <w:rPr>
                <w:lang w:val="ru-RU"/>
              </w:rPr>
              <w:t>в</w:t>
            </w:r>
            <w:r w:rsidRPr="006A758C">
              <w:rPr>
                <w:lang w:val="ru-RU"/>
              </w:rPr>
              <w:t xml:space="preserve"> [</w:t>
            </w:r>
            <w:r>
              <w:t>A</w:t>
            </w:r>
            <w:r w:rsidRPr="006A758C">
              <w:rPr>
                <w:lang w:val="ru-RU"/>
              </w:rPr>
              <w:t>])</w:t>
            </w:r>
            <w:r w:rsidR="006A758C" w:rsidRPr="006A758C">
              <w:rPr>
                <w:lang w:val="ru-RU"/>
              </w:rPr>
              <w:t xml:space="preserve">,  </w:t>
            </w:r>
            <w:r w:rsidR="006A758C" w:rsidRPr="00D76344">
              <w:rPr>
                <w:i/>
                <w:iCs/>
              </w:rPr>
              <w:t>a</w:t>
            </w:r>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r>
              <w:rPr>
                <w:lang w:val="ru-RU"/>
              </w:rPr>
              <w:t xml:space="preserve">  </w:t>
            </w:r>
            <w:r w:rsidR="0011067F">
              <w:rPr>
                <w:lang w:val="ru-RU"/>
              </w:rPr>
              <w:t xml:space="preserve"> (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r>
              <w:rPr>
                <w:lang w:val="ru-RU"/>
              </w:rPr>
              <w:t xml:space="preserve"> </w:t>
            </w:r>
            <w:r w:rsidR="0011067F">
              <w:rPr>
                <w:lang w:val="ru-RU"/>
              </w:rPr>
              <w:t xml:space="preserve"> </w:t>
            </w:r>
            <w:r>
              <w:rPr>
                <w:lang w:val="ru-RU"/>
              </w:rPr>
              <w:t xml:space="preserve"> </w:t>
            </w:r>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r w:rsidRPr="00AE283D">
              <w:rPr>
                <w:lang w:val="ru-RU"/>
              </w:rPr>
              <w:t xml:space="preserve">])   </w:t>
            </w:r>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D84128"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 (</w:t>
            </w:r>
            <w:r w:rsidRPr="00C72B67">
              <w:rPr>
                <w:i/>
              </w:rPr>
              <w:t>δd</w:t>
            </w:r>
            <w:r w:rsidRPr="00F6579F">
              <w:rPr>
                <w:i/>
                <w:lang w:val="ru-RU"/>
              </w:rPr>
              <w:t xml:space="preserve"> </w:t>
            </w:r>
            <w:r>
              <w:rPr>
                <w:i/>
                <w:lang w:val="ru-RU"/>
              </w:rPr>
              <w:t xml:space="preserve">не используется, т.к. в этом методе используется не гладкое Ферми-обрезание потенциала, а своё обрезание строго на радиусе </w:t>
            </w:r>
            <w:r w:rsidRPr="00C72B67">
              <w:rPr>
                <w:i/>
              </w:rPr>
              <w:t>d</w:t>
            </w:r>
            <w:r w:rsidRPr="00C72B67">
              <w:rPr>
                <w:i/>
                <w:vertAlign w:val="subscript"/>
              </w:rPr>
              <w:t>cut</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D84128"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D84128" w14:paraId="0B6A6FF0" w14:textId="77777777" w:rsidTr="00A43EE3">
        <w:tc>
          <w:tcPr>
            <w:tcW w:w="2689" w:type="dxa"/>
          </w:tcPr>
          <w:p w14:paraId="6F0AC1E7" w14:textId="77777777" w:rsidR="000712A1" w:rsidRPr="00FF0FCC" w:rsidRDefault="000712A1" w:rsidP="000712A1">
            <w:pPr>
              <w:ind w:firstLine="0"/>
              <w:jc w:val="center"/>
            </w:pPr>
            <w:r>
              <w:t>Soft_Coulomb</w:t>
            </w:r>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r w:rsidRPr="00BF60ED">
              <w:rPr>
                <w:vertAlign w:val="subscript"/>
                <w:lang w:val="ru-RU"/>
              </w:rPr>
              <w:t>1</w:t>
            </w:r>
            <w:r>
              <w:rPr>
                <w:lang w:val="ru-RU"/>
              </w:rPr>
              <w:t xml:space="preserve"> </w:t>
            </w:r>
            <w:r w:rsidRPr="00BA2BA4">
              <w:rPr>
                <w:lang w:val="ru-RU"/>
              </w:rPr>
              <w:t xml:space="preserve"> </w:t>
            </w:r>
            <w:r>
              <w:t>Z</w:t>
            </w:r>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r w:rsidRPr="00BF60ED">
              <w:rPr>
                <w:vertAlign w:val="subscript"/>
                <w:lang w:val="ru-RU"/>
              </w:rPr>
              <w:t>0</w:t>
            </w:r>
            <w:r w:rsidRPr="00BA2BA4">
              <w:rPr>
                <w:lang w:val="ru-RU"/>
              </w:rPr>
              <w:t>]=[</w:t>
            </w:r>
            <w:r>
              <w:t>A</w:t>
            </w:r>
            <w:r w:rsidRPr="00BA2BA4">
              <w:rPr>
                <w:lang w:val="ru-RU"/>
              </w:rPr>
              <w:t>]</w:t>
            </w:r>
          </w:p>
        </w:tc>
      </w:tr>
      <w:tr w:rsidR="000712A1" w:rsidRPr="00D84128"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r>
              <w:t>D</w:t>
            </w:r>
            <w:r>
              <w:rPr>
                <w:vertAlign w:val="subscript"/>
                <w:lang w:val="ru-RU"/>
              </w:rPr>
              <w:t>e</w:t>
            </w:r>
            <w:r>
              <w:rPr>
                <w:lang w:val="ru-RU"/>
              </w:rPr>
              <w:t xml:space="preserve"> </w:t>
            </w:r>
            <w:r w:rsidRPr="00EE2563">
              <w:rPr>
                <w:lang w:val="ru-RU"/>
              </w:rPr>
              <w:t xml:space="preserve"> </w:t>
            </w:r>
            <w:r>
              <w:t>a</w:t>
            </w:r>
            <w:r w:rsidRPr="00EE2563">
              <w:rPr>
                <w:lang w:val="ru-RU"/>
              </w:rPr>
              <w:t xml:space="preserve">  </w:t>
            </w:r>
            <w:r>
              <w:t>r</w:t>
            </w:r>
            <w:r>
              <w:rPr>
                <w:vertAlign w:val="subscript"/>
                <w:lang w:val="ru-RU"/>
              </w:rPr>
              <w:t xml:space="preserve">e </w:t>
            </w:r>
            <w:r w:rsidRPr="00EE2563">
              <w:rPr>
                <w:lang w:val="ru-RU"/>
              </w:rPr>
              <w:t>,</w:t>
            </w:r>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D84128"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D84128"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lastRenderedPageBreak/>
        <w:t xml:space="preserve">Два числа </w:t>
      </w:r>
      <w:r>
        <w:t>real</w:t>
      </w:r>
      <w:r w:rsidRPr="00FF0FCC">
        <w:rPr>
          <w:lang w:val="ru-RU"/>
        </w:rPr>
        <w:t>(8)</w:t>
      </w:r>
      <w:r>
        <w:rPr>
          <w:lang w:val="ru-RU"/>
        </w:rPr>
        <w:t xml:space="preserve">:   </w:t>
      </w:r>
      <w:r w:rsidRPr="00C72B67">
        <w:rPr>
          <w:i/>
        </w:rPr>
        <w:t>d</w:t>
      </w:r>
      <w:r w:rsidRPr="00C72B67">
        <w:rPr>
          <w:i/>
          <w:vertAlign w:val="subscript"/>
        </w:rPr>
        <w:t>cut</w:t>
      </w:r>
      <w:r w:rsidRPr="00C72B67">
        <w:rPr>
          <w:i/>
          <w:lang w:val="ru-RU"/>
        </w:rPr>
        <w:tab/>
      </w:r>
      <w:r w:rsidRPr="00C72B67">
        <w:rPr>
          <w:i/>
        </w:rPr>
        <w:t>δd</w:t>
      </w:r>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r w:rsidRPr="00C72B67">
        <w:rPr>
          <w:i/>
        </w:rPr>
        <w:t>d</w:t>
      </w:r>
      <w:r w:rsidRPr="00C72B67">
        <w:rPr>
          <w:i/>
          <w:vertAlign w:val="subscript"/>
        </w:rPr>
        <w:t>cut</w:t>
      </w:r>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9" w:name="_Toc93747215"/>
      <w:r>
        <w:rPr>
          <w:lang w:val="ru-RU"/>
        </w:rPr>
        <w:t>Папка</w:t>
      </w:r>
      <w:r w:rsidRPr="00EF35BB">
        <w:rPr>
          <w:lang w:val="ru-RU"/>
        </w:rPr>
        <w:t xml:space="preserve"> Normalized_CDF</w:t>
      </w:r>
      <w:bookmarkEnd w:id="29"/>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r w:rsidRPr="00FD24A7">
        <w:rPr>
          <w:color w:val="1F497D" w:themeColor="text2"/>
          <w:lang w:val="ru-RU"/>
        </w:rPr>
        <w:t>Normalized_CDF</w:t>
      </w:r>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r w:rsidRPr="00FD24A7">
        <w:rPr>
          <w:color w:val="1F497D" w:themeColor="text2"/>
          <w:lang w:val="ru-RU"/>
        </w:rPr>
        <w:t>Optical_data_[</w:t>
      </w:r>
      <w:r w:rsidRPr="00FD24A7">
        <w:rPr>
          <w:i/>
          <w:color w:val="1F497D" w:themeColor="text2"/>
        </w:rPr>
        <w:t>shell</w:t>
      </w:r>
      <w:r w:rsidRPr="00FD24A7">
        <w:rPr>
          <w:color w:val="1F497D" w:themeColor="text2"/>
          <w:lang w:val="ru-RU"/>
        </w:rPr>
        <w:t>].dat</w:t>
      </w:r>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r w:rsidRPr="00FD24A7">
        <w:rPr>
          <w:color w:val="1F497D" w:themeColor="text2"/>
          <w:lang w:val="ru-RU"/>
        </w:rPr>
        <w:t>Fifted_CDF_coefficients_[</w:t>
      </w:r>
      <w:r w:rsidRPr="00FD24A7">
        <w:rPr>
          <w:i/>
          <w:color w:val="1F497D" w:themeColor="text2"/>
        </w:rPr>
        <w:t>shell</w:t>
      </w:r>
      <w:r w:rsidRPr="00FD24A7">
        <w:rPr>
          <w:color w:val="1F497D" w:themeColor="text2"/>
          <w:lang w:val="ru-RU"/>
        </w:rPr>
        <w:t xml:space="preserve">].dat.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Optical_data_[</w:t>
      </w:r>
      <w:r w:rsidRPr="00FD24A7">
        <w:rPr>
          <w:i/>
        </w:rPr>
        <w:t>shell</w:t>
      </w:r>
      <w:r w:rsidRPr="00FD24A7">
        <w:rPr>
          <w:i/>
          <w:lang w:val="ru-RU"/>
        </w:rPr>
        <w:t xml:space="preserve">].dat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Fifted_CDF_coefficients_[</w:t>
      </w:r>
      <w:r w:rsidRPr="00FD24A7">
        <w:rPr>
          <w:i/>
        </w:rPr>
        <w:t>shell</w:t>
      </w:r>
      <w:r w:rsidRPr="00FD24A7">
        <w:rPr>
          <w:i/>
          <w:lang w:val="ru-RU"/>
        </w:rPr>
        <w:t>].da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Т.е.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Слеттера),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r w:rsidRPr="00FD24A7">
        <w:rPr>
          <w:lang w:val="ru-RU"/>
        </w:rPr>
        <w:lastRenderedPageBreak/>
        <w:t xml:space="preserve">Т.о.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описанном выше, т.к.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r w:rsidRPr="008C325E">
        <w:rPr>
          <w:color w:val="1F497D" w:themeColor="text2"/>
          <w:lang w:val="ru-RU"/>
        </w:rPr>
        <w:t>Normalized_CDF</w:t>
      </w:r>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При неудовлетворительном выполнении правил сумм, коэффициенты необходимо подкорректировать вручную, </w:t>
      </w:r>
      <w:r w:rsidR="008D7946">
        <w:rPr>
          <w:lang w:val="ru-RU"/>
        </w:rPr>
        <w:t>и сох</w:t>
      </w:r>
      <w:r>
        <w:rPr>
          <w:lang w:val="ru-RU"/>
        </w:rPr>
        <w:t xml:space="preserve">ранить в соответствующем файле </w:t>
      </w:r>
      <w:r w:rsidRPr="008C325E">
        <w:rPr>
          <w:color w:val="1F497D" w:themeColor="text2"/>
          <w:lang w:val="ru-RU"/>
        </w:rPr>
        <w:t>Fifted_CDF_coefficients_[</w:t>
      </w:r>
      <w:r w:rsidRPr="008C325E">
        <w:rPr>
          <w:i/>
          <w:color w:val="1F497D" w:themeColor="text2"/>
        </w:rPr>
        <w:t>shell</w:t>
      </w:r>
      <w:r w:rsidRPr="008C325E">
        <w:rPr>
          <w:color w:val="1F497D" w:themeColor="text2"/>
          <w:lang w:val="ru-RU"/>
        </w:rPr>
        <w:t>].dat</w:t>
      </w:r>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t>Gamma</w:t>
      </w:r>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2:</w:t>
      </w:r>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3 и т.д.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30" w:name="_Toc93747216"/>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30"/>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r w:rsidR="009136EB" w:rsidRPr="009136EB">
        <w:t>dat</w:t>
      </w:r>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r w:rsidRPr="00FD24A7">
        <w:rPr>
          <w:color w:val="1F497D" w:themeColor="text2"/>
        </w:rPr>
        <w:t>Fifted</w:t>
      </w:r>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r w:rsidRPr="00FD24A7">
        <w:rPr>
          <w:color w:val="1F497D" w:themeColor="text2"/>
        </w:rPr>
        <w:t>dat</w:t>
      </w:r>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1" w:name="_Toc93747217"/>
      <w:r>
        <w:rPr>
          <w:lang w:val="ru-RU"/>
        </w:rPr>
        <w:t xml:space="preserve">Папка </w:t>
      </w:r>
      <w:r w:rsidRPr="009136EB">
        <w:rPr>
          <w:lang w:val="ru-RU"/>
        </w:rPr>
        <w:t>Ion_cross_sections</w:t>
      </w:r>
      <w:bookmarkEnd w:id="31"/>
    </w:p>
    <w:p w14:paraId="53D256A6" w14:textId="4AB065EF" w:rsidR="00980748" w:rsidRDefault="00F7190A" w:rsidP="00980748">
      <w:pPr>
        <w:rPr>
          <w:lang w:val="ru-RU"/>
        </w:rPr>
      </w:pPr>
      <w:r w:rsidRPr="00980748">
        <w:rPr>
          <w:lang w:val="ru-RU"/>
        </w:rPr>
        <w:t xml:space="preserve">Аналогично, </w:t>
      </w:r>
      <w:r w:rsidR="009136EB" w:rsidRPr="00980748">
        <w:rPr>
          <w:color w:val="1F497D" w:themeColor="text2"/>
          <w:lang w:val="ru-RU"/>
        </w:rPr>
        <w:t>Ion_cross_sections</w:t>
      </w:r>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2" w:name="_Toc93747218"/>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2"/>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3" w:name="_Toc93747219"/>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3"/>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r w:rsidRPr="00980748">
        <w:rPr>
          <w:color w:val="1F497D" w:themeColor="text2"/>
        </w:rPr>
        <w:t>Fifted</w:t>
      </w:r>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r w:rsidRPr="00980748">
        <w:rPr>
          <w:color w:val="1F497D" w:themeColor="text2"/>
        </w:rPr>
        <w:t>dat</w:t>
      </w:r>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4" w:name="_Toc93747220"/>
      <w:r>
        <w:rPr>
          <w:lang w:val="ru-RU"/>
        </w:rPr>
        <w:t>Папка</w:t>
      </w:r>
      <w:r w:rsidRPr="009136EB">
        <w:rPr>
          <w:lang w:val="ru-RU"/>
        </w:rPr>
        <w:t xml:space="preserve"> </w:t>
      </w:r>
      <w:r w:rsidRPr="00BA0DB9">
        <w:rPr>
          <w:color w:val="1F497D" w:themeColor="text2"/>
        </w:rPr>
        <w:t>DSF</w:t>
      </w:r>
      <w:bookmarkEnd w:id="34"/>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5" w:name="_Toc93747221"/>
      <w:r>
        <w:rPr>
          <w:lang w:val="ru-RU"/>
        </w:rPr>
        <w:lastRenderedPageBreak/>
        <w:t>Компиляция кода</w:t>
      </w:r>
      <w:bookmarkEnd w:id="35"/>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r w:rsidR="00EC212D" w:rsidRPr="008B10AF">
        <w:t>Makefile</w:t>
      </w:r>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4A27F9">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4A27F9">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 xml:space="preserve">ifort.exe -c /F9999999999 /fpp /Qopenmp /D OMP_inside /Qmkl=parallel  /Ot /O3 /Qvec-report1 /Qipo /real-size:64 </w:t>
      </w:r>
    </w:p>
    <w:p w14:paraId="40912F1E" w14:textId="77777777" w:rsidR="0023575C" w:rsidRDefault="0023575C" w:rsidP="0023575C">
      <w:r>
        <w:t xml:space="preserve">Linux: </w:t>
      </w:r>
      <w:r w:rsidRPr="0023575C">
        <w:t>ifort</w:t>
      </w:r>
      <w:r>
        <w:t xml:space="preserve"> </w:t>
      </w:r>
      <w:r w:rsidRPr="0023575C">
        <w:t>-c</w:t>
      </w:r>
      <w:r>
        <w:t xml:space="preserve"> -openmp -D OMP_inside -mkl=parallel</w:t>
      </w:r>
      <w:r w:rsidRPr="0023575C">
        <w:t xml:space="preserve"> -O5 -fpp -vec-report0 -ipo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74AA552D" w14:textId="77777777" w:rsidR="0023575C" w:rsidRPr="009F4B1A" w:rsidRDefault="0023575C" w:rsidP="00F87CE8">
      <w:pPr>
        <w:rPr>
          <w:lang w:val="ru-RU"/>
        </w:rPr>
      </w:pPr>
      <w:r>
        <w:rPr>
          <w:lang w:val="ru-RU"/>
        </w:rPr>
        <w:t xml:space="preserve">Опция </w:t>
      </w:r>
      <w:r>
        <w:t>OMP</w:t>
      </w:r>
      <w:r w:rsidRPr="0023575C">
        <w:rPr>
          <w:lang w:val="ru-RU"/>
        </w:rPr>
        <w:t>_</w:t>
      </w:r>
      <w:r>
        <w:t>inside</w:t>
      </w:r>
      <w:r w:rsidRPr="0023575C">
        <w:rPr>
          <w:lang w:val="ru-RU"/>
        </w:rPr>
        <w:t xml:space="preserve"> </w:t>
      </w:r>
      <w:r>
        <w:rPr>
          <w:lang w:val="ru-RU"/>
        </w:rPr>
        <w:t xml:space="preserve">передается в препроцессор, в случае, если пользователь хочет скомпилировать код с параллелизацией в </w:t>
      </w:r>
      <w:r>
        <w:t>OpenMP</w:t>
      </w:r>
      <w:r w:rsidRPr="0023575C">
        <w:rPr>
          <w:lang w:val="ru-RU"/>
        </w:rPr>
        <w:t>.</w:t>
      </w:r>
    </w:p>
    <w:p w14:paraId="4592985B" w14:textId="77777777" w:rsidR="00EC212D" w:rsidRPr="008C5568" w:rsidRDefault="00EC212D" w:rsidP="00F87CE8">
      <w:pPr>
        <w:pStyle w:val="Heading2"/>
      </w:pPr>
      <w:bookmarkStart w:id="36" w:name="_Toc93747222"/>
      <w:r>
        <w:t>Windows</w:t>
      </w:r>
      <w:r w:rsidRPr="003316DD">
        <w:rPr>
          <w:lang w:val="ru-RU"/>
        </w:rPr>
        <w:t>:</w:t>
      </w:r>
      <w:bookmarkEnd w:id="36"/>
    </w:p>
    <w:p w14:paraId="23EBC263" w14:textId="77777777" w:rsidR="00DA777A" w:rsidRDefault="00DA777A" w:rsidP="00C831AC">
      <w:pPr>
        <w:pStyle w:val="Heading3"/>
        <w:numPr>
          <w:ilvl w:val="0"/>
          <w:numId w:val="17"/>
        </w:numPr>
        <w:rPr>
          <w:lang w:val="ru-RU"/>
        </w:rPr>
      </w:pPr>
      <w:bookmarkStart w:id="37" w:name="_Toc93747223"/>
      <w:r>
        <w:rPr>
          <w:lang w:val="ru-RU"/>
        </w:rPr>
        <w:t>Установка необходимых компонентов</w:t>
      </w:r>
      <w:bookmarkEnd w:id="37"/>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Pr>
          <w:rStyle w:val="FootnoteReference"/>
          <w:lang w:val="ru-RU"/>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r w:rsidR="00802227">
        <w:t>o</w:t>
      </w:r>
      <w:r>
        <w:t>neAPI</w:t>
      </w:r>
      <w:r>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r w:rsidRPr="00DA777A">
        <w:t>oneAPI</w:t>
      </w:r>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r w:rsidRPr="00DA777A">
        <w:rPr>
          <w:lang w:val="ru-RU"/>
        </w:rPr>
        <w:t>oneAPI HPC Toolkit</w:t>
      </w:r>
      <w:r>
        <w:rPr>
          <w:rStyle w:val="FootnoteReference"/>
          <w:lang w:val="ru-RU"/>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t xml:space="preserve">Помимо </w:t>
      </w:r>
      <w:r>
        <w:t>VS</w:t>
      </w:r>
      <w:r>
        <w:rPr>
          <w:lang w:val="ru-RU"/>
        </w:rPr>
        <w:t xml:space="preserve"> удобные текстовые редакторы для работы с кодом – например, </w:t>
      </w:r>
      <w:r>
        <w:t>Kate</w:t>
      </w:r>
      <w:r>
        <w:rPr>
          <w:rStyle w:val="FootnoteReference"/>
        </w:rPr>
        <w:footnoteReference w:id="13"/>
      </w:r>
      <w:r w:rsidRPr="009613FF">
        <w:rPr>
          <w:lang w:val="ru-RU"/>
        </w:rPr>
        <w:t xml:space="preserve"> </w:t>
      </w:r>
      <w:r>
        <w:rPr>
          <w:lang w:val="ru-RU"/>
        </w:rPr>
        <w:t xml:space="preserve">и </w:t>
      </w:r>
      <w:r>
        <w:t>Notepad</w:t>
      </w:r>
      <w:r w:rsidRPr="009613FF">
        <w:rPr>
          <w:lang w:val="ru-RU"/>
        </w:rPr>
        <w:t>++</w:t>
      </w:r>
      <w:r>
        <w:rPr>
          <w:rStyle w:val="FootnoteReference"/>
          <w:lang w:val="ru-RU"/>
        </w:rPr>
        <w:footnoteReference w:id="14"/>
      </w:r>
      <w:r>
        <w:rPr>
          <w:lang w:val="ru-RU"/>
        </w:rPr>
        <w:t xml:space="preserve">. Они очень легкие и удобные, т.к.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8" w:name="_Toc93747224"/>
      <w:r w:rsidRPr="00E27A72">
        <w:rPr>
          <w:lang w:val="ru-RU"/>
        </w:rPr>
        <w:lastRenderedPageBreak/>
        <w:t xml:space="preserve">Компиляция в командной строке </w:t>
      </w:r>
      <w:r w:rsidRPr="00E27A72">
        <w:t>Windows</w:t>
      </w:r>
      <w:bookmarkEnd w:id="38"/>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r>
        <w:t>fortran</w:t>
      </w:r>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r w:rsidR="00802227">
        <w:t>oneAPI</w:t>
      </w:r>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по разному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Intel oneAPI command prompt for Intel 64 for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r w:rsidR="00A22572">
        <w:t>oneAPI</w:t>
      </w:r>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r w:rsidR="004A179D">
        <w:t>db</w:t>
      </w:r>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Т.е.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Т.е.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9" w:name="_Toc93747225"/>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9"/>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gt;Project). </w:t>
      </w:r>
      <w:r w:rsidR="00F87CE8" w:rsidRPr="00D00697">
        <w:rPr>
          <w:lang w:val="ru-RU"/>
        </w:rPr>
        <w:t>В</w:t>
      </w:r>
      <w:r w:rsidR="00F87CE8" w:rsidRPr="00D00697">
        <w:t xml:space="preserve"> </w:t>
      </w:r>
      <w:r w:rsidR="00F87CE8" w:rsidRPr="00D00697">
        <w:rPr>
          <w:lang w:val="ru-RU"/>
        </w:rPr>
        <w:t>открывшемся</w:t>
      </w:r>
      <w:r w:rsidR="00F87CE8" w:rsidRPr="00D00697">
        <w:t xml:space="preserve"> </w:t>
      </w:r>
      <w:r w:rsidR="00F87CE8" w:rsidRPr="00D00697">
        <w:rPr>
          <w:lang w:val="ru-RU"/>
        </w:rPr>
        <w:t>окне</w:t>
      </w:r>
      <w:r w:rsidR="00F87CE8" w:rsidRPr="00D00697">
        <w:t xml:space="preserve"> </w:t>
      </w:r>
      <w:r w:rsidR="00F87CE8" w:rsidRPr="00D00697">
        <w:rPr>
          <w:lang w:val="ru-RU"/>
        </w:rPr>
        <w:t>выбрать</w:t>
      </w:r>
      <w:r w:rsidR="00F87CE8" w:rsidRPr="00D00697">
        <w:t xml:space="preserve"> Intel Visual Fortran-&gt;Console Application-&gt;Empty Project.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Source_files в проект. Для этого в VS в окошке Solution Explorer правым кликом по папке Source Files выбираем Add -&gt; Existing Item, и добавляем </w:t>
      </w:r>
      <w:r w:rsidRPr="000740EF">
        <w:rPr>
          <w:u w:val="single"/>
          <w:lang w:val="ru-RU"/>
        </w:rPr>
        <w:t>все</w:t>
      </w:r>
      <w:r>
        <w:rPr>
          <w:lang w:val="ru-RU"/>
        </w:rPr>
        <w:t xml:space="preserve"> .f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название_проекта].vfproj</w:t>
      </w:r>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откроется окошко  [</w:t>
      </w:r>
      <w:r w:rsidRPr="00D00697">
        <w:rPr>
          <w:i/>
          <w:lang w:val="ru-RU"/>
        </w:rPr>
        <w:t>название проекта</w:t>
      </w:r>
      <w:r w:rsidRPr="00D00697">
        <w:rPr>
          <w:lang w:val="ru-RU"/>
        </w:rPr>
        <w:t xml:space="preserve">] </w:t>
      </w:r>
      <w:r w:rsidRPr="00D00697">
        <w:t>Properties</w:t>
      </w:r>
      <w:r w:rsidRPr="00D00697">
        <w:rPr>
          <w:lang w:val="ru-RU"/>
        </w:rPr>
        <w:t xml:space="preserve"> Pages.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t xml:space="preserve">Fortran-&gt;General, </w:t>
      </w:r>
      <w:r w:rsidRPr="00D00697">
        <w:rPr>
          <w:lang w:val="ru-RU"/>
        </w:rPr>
        <w:t>пункт</w:t>
      </w:r>
      <w:r w:rsidRPr="00D00697">
        <w:t xml:space="preserve"> Optimization </w:t>
      </w:r>
      <w:r w:rsidR="008211B0" w:rsidRPr="00D00697">
        <w:t xml:space="preserve">- </w:t>
      </w:r>
      <w:r w:rsidRPr="00D00697">
        <w:t>Maximum speed plus higher level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Qparallel)</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Interprocedural Optimization - Multi-file (/Qipo)</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fpp)</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lastRenderedPageBreak/>
        <w:t xml:space="preserve">Fortran -&gt; Language, </w:t>
      </w:r>
      <w:r w:rsidRPr="00D00697">
        <w:rPr>
          <w:lang w:val="ru-RU"/>
        </w:rPr>
        <w:t>пункт</w:t>
      </w:r>
      <w:r w:rsidRPr="00D00697">
        <w:t xml:space="preserve"> Process OpenMP Directives – Generate Parallel Code (/Qopenmp)</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OMP_inside</w:t>
      </w:r>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40" w:name="_Toc93747226"/>
      <w:r w:rsidRPr="00D00697">
        <w:t>Зависимости и библиотеки</w:t>
      </w:r>
      <w:bookmarkEnd w:id="40"/>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r w:rsidRPr="00D00697">
        <w:t>Gnuplot</w:t>
      </w:r>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r w:rsidRPr="00D00697">
        <w:t>GnuPlot</w:t>
      </w:r>
      <w:r w:rsidR="006F51B8" w:rsidRPr="004A27F9">
        <w:rPr>
          <w:rStyle w:val="FootnoteReference"/>
        </w:rPr>
        <w:footnoteReference w:id="15"/>
      </w:r>
      <w:r w:rsidRPr="00D00697">
        <w:rPr>
          <w:lang w:val="ru-RU"/>
        </w:rPr>
        <w:t xml:space="preserve">. После установки требуется добавить путь к исполняемому файлу </w:t>
      </w:r>
      <w:r w:rsidRPr="00D00697">
        <w:t>gnuplot</w:t>
      </w:r>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r w:rsidRPr="00D00697">
        <w:rPr>
          <w:b/>
          <w:lang w:val="ru-RU"/>
        </w:rPr>
        <w:t>Path</w:t>
      </w:r>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r w:rsidRPr="00D00697">
        <w:t>GnuPlot</w:t>
      </w:r>
      <w:r w:rsidRPr="00D00697">
        <w:rPr>
          <w:lang w:val="ru-RU"/>
        </w:rPr>
        <w:t xml:space="preserve"> после точки с запятой, например, </w:t>
      </w:r>
      <w:r w:rsidRPr="00D00697">
        <w:rPr>
          <w:b/>
          <w:lang w:val="ru-RU"/>
        </w:rPr>
        <w:t>C:\Program Files\gnuplot\bin</w:t>
      </w:r>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t xml:space="preserve">В </w:t>
      </w:r>
      <w:r w:rsidRPr="00D00697">
        <w:t>Windows</w:t>
      </w:r>
      <w:r w:rsidRPr="00D00697">
        <w:rPr>
          <w:lang w:val="ru-RU"/>
        </w:rPr>
        <w:t xml:space="preserve"> 10 в диалоговом окне </w:t>
      </w:r>
      <w:r w:rsidRPr="00D00697">
        <w:rPr>
          <w:b/>
          <w:lang w:val="ru-RU"/>
        </w:rPr>
        <w:t>Изменить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r w:rsidRPr="00D00697">
        <w:t>GnuPlot</w:t>
      </w:r>
      <w:r w:rsidRPr="00D00697">
        <w:rPr>
          <w:lang w:val="ru-RU"/>
        </w:rPr>
        <w:t xml:space="preserve"> в новом пустом поле (например,</w:t>
      </w:r>
      <w:r w:rsidRPr="00D00697">
        <w:rPr>
          <w:b/>
          <w:lang w:val="ru-RU"/>
        </w:rPr>
        <w:t xml:space="preserve"> C:\Program Files\gnuplot\bin</w:t>
      </w:r>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lastRenderedPageBreak/>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r w:rsidRPr="008C5568">
        <w:rPr>
          <w:lang w:val="ru-RU"/>
        </w:rPr>
        <w:t>Math Kernel Library</w:t>
      </w:r>
      <w:r w:rsidRPr="004A27F9">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1" w:name="_Toc93747227"/>
      <w:r>
        <w:t>Linux</w:t>
      </w:r>
      <w:r w:rsidRPr="00504C96">
        <w:rPr>
          <w:lang w:val="ru-RU"/>
        </w:rPr>
        <w:t>:</w:t>
      </w:r>
      <w:bookmarkEnd w:id="41"/>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4A27F9">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r>
        <w:t>db</w:t>
      </w:r>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т.е. он будет перезаписан после каждой компиляции</w:t>
      </w:r>
      <w:r w:rsidRPr="004E4A45">
        <w:rPr>
          <w:lang w:val="ru-RU"/>
        </w:rPr>
        <w:t>.</w:t>
      </w:r>
    </w:p>
    <w:p w14:paraId="14D6B346" w14:textId="77777777" w:rsidR="00C50CB7" w:rsidRPr="0034731F" w:rsidRDefault="006F5F43" w:rsidP="00C831AC">
      <w:pPr>
        <w:pStyle w:val="Heading1"/>
        <w:numPr>
          <w:ilvl w:val="0"/>
          <w:numId w:val="12"/>
        </w:numPr>
        <w:rPr>
          <w:lang w:val="ru-RU"/>
        </w:rPr>
      </w:pPr>
      <w:bookmarkStart w:id="42" w:name="_Toc93747228"/>
      <w:r>
        <w:rPr>
          <w:lang w:val="ru-RU"/>
        </w:rPr>
        <w:lastRenderedPageBreak/>
        <w:t>Входные да</w:t>
      </w:r>
      <w:r w:rsidR="00DD1591" w:rsidRPr="00CB3AA2">
        <w:rPr>
          <w:lang w:val="ru-RU"/>
        </w:rPr>
        <w:t xml:space="preserve">нные: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2"/>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77777777" w:rsidR="00F23289" w:rsidRDefault="00F23289" w:rsidP="00F87CE8">
      <w:pPr>
        <w:pStyle w:val="Caption"/>
      </w:pPr>
      <w:bookmarkStart w:id="43" w:name="_Ref523064580"/>
      <w:r>
        <w:t xml:space="preserve">Figure </w:t>
      </w:r>
      <w:r w:rsidR="00A71965">
        <w:fldChar w:fldCharType="begin"/>
      </w:r>
      <w:r w:rsidR="00A71965">
        <w:instrText xml:space="preserve"> SEQ Figure \* ARABIC </w:instrText>
      </w:r>
      <w:r w:rsidR="00A71965">
        <w:fldChar w:fldCharType="separate"/>
      </w:r>
      <w:r w:rsidR="008E0E0C">
        <w:rPr>
          <w:noProof/>
        </w:rPr>
        <w:t>5</w:t>
      </w:r>
      <w:r w:rsidR="00A71965">
        <w:rPr>
          <w:noProof/>
        </w:rPr>
        <w:fldChar w:fldCharType="end"/>
      </w:r>
      <w:bookmarkEnd w:id="43"/>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r w:rsidRPr="0032497A">
        <w:rPr>
          <w:lang w:val="ru-RU"/>
        </w:rPr>
        <w:t>1)</w:t>
      </w:r>
      <w:r w:rsidR="00F23289" w:rsidRPr="00F23289">
        <w:rPr>
          <w:lang w:val="ru-RU"/>
        </w:rPr>
        <w:t xml:space="preserve"> </w:t>
      </w:r>
      <w:r w:rsidR="0029436B" w:rsidRPr="0032497A">
        <w:rPr>
          <w:lang w:val="ru-RU"/>
        </w:rPr>
        <w:t>::: TARGET ::: – просто комментарий, программа ее пропускает</w:t>
      </w:r>
      <w:r w:rsidR="00420FFD">
        <w:rPr>
          <w:lang w:val="ru-RU"/>
        </w:rPr>
        <w:t xml:space="preserve"> (но строка обязана присутствовать во входном файле, т.к.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r w:rsidRPr="005C6329">
        <w:rPr>
          <w:lang w:val="ru-RU"/>
        </w:rPr>
        <w:t>На данный момент,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нанокластер)</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т.п.</w:t>
      </w:r>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2..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0..2*Pi)</w:t>
      </w:r>
    </w:p>
    <w:p w14:paraId="518AD7FC" w14:textId="77777777" w:rsidR="0013100E" w:rsidRPr="0032497A" w:rsidRDefault="005E6E21" w:rsidP="00F87CE8">
      <w:pPr>
        <w:pStyle w:val="ListParagraph"/>
        <w:rPr>
          <w:lang w:val="ru-RU"/>
        </w:rPr>
      </w:pPr>
      <w:r w:rsidRPr="0032497A">
        <w:rPr>
          <w:lang w:val="ru-RU"/>
        </w:rPr>
        <w:t>Т.е.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и т.п.</w:t>
      </w:r>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0..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Считывание и анализ разных геометрий в коде уже есть, но ничего, кроме параллелепипеда, пока задавать нельзя, т.к.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r w:rsidRPr="00681DF4">
        <w:rPr>
          <w:lang w:val="ru-RU"/>
        </w:rPr>
        <w:t>Eckart</w:t>
      </w:r>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Строка-комментарий, указывающая, что начинается задание облучающего пучка ::: RADIATION :::</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r w:rsidR="0029436B" w:rsidRPr="0032497A">
        <w:rPr>
          <w:lang w:val="ru-RU"/>
        </w:rPr>
        <w:t>частиц</w:t>
      </w:r>
      <w:r w:rsidR="0029436B" w:rsidRPr="00517211">
        <w:rPr>
          <w:lang w:val="ru-RU"/>
        </w:rPr>
        <w:t xml:space="preserve">:  </w:t>
      </w:r>
      <w:r>
        <w:rPr>
          <w:lang w:val="ru-RU"/>
        </w:rPr>
        <w:t>По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r w:rsidRPr="00517211">
        <w:rPr>
          <w:lang w:val="ru-RU"/>
        </w:rPr>
        <w:t>На данный момент, другие опции не реализованы, т.е. облучение идет одной частицей на пучок.</w:t>
      </w:r>
    </w:p>
    <w:p w14:paraId="2EB3C51D" w14:textId="77777777" w:rsidR="0029436B" w:rsidRPr="00DA777A" w:rsidRDefault="00681DF4" w:rsidP="00F87CE8">
      <w:pPr>
        <w:rPr>
          <w:lang w:val="ru-RU"/>
        </w:rPr>
      </w:pPr>
      <w:r w:rsidRPr="00DA777A">
        <w:rPr>
          <w:lang w:val="ru-RU"/>
        </w:rPr>
        <w:t>18</w:t>
      </w:r>
      <w:r w:rsidR="0029436B" w:rsidRPr="00DA777A">
        <w:rPr>
          <w:lang w:val="ru-RU"/>
        </w:rPr>
        <w:t xml:space="preserve">) </w:t>
      </w:r>
      <w:r w:rsidR="0029436B" w:rsidRPr="0032497A">
        <w:rPr>
          <w:lang w:val="ru-RU"/>
        </w:rPr>
        <w:t>Тип</w:t>
      </w:r>
      <w:r w:rsidR="0029436B" w:rsidRPr="00DA777A">
        <w:rPr>
          <w:lang w:val="ru-RU"/>
        </w:rPr>
        <w:t xml:space="preserve"> </w:t>
      </w:r>
      <w:r w:rsidR="0029436B" w:rsidRPr="0032497A">
        <w:rPr>
          <w:lang w:val="ru-RU"/>
        </w:rPr>
        <w:t>налетающей</w:t>
      </w:r>
      <w:r w:rsidR="0029436B" w:rsidRPr="00DA777A">
        <w:rPr>
          <w:lang w:val="ru-RU"/>
        </w:rPr>
        <w:t xml:space="preserve"> </w:t>
      </w:r>
      <w:r w:rsidR="0029436B" w:rsidRPr="0032497A">
        <w:rPr>
          <w:lang w:val="ru-RU"/>
        </w:rPr>
        <w:t>частицы</w:t>
      </w:r>
      <w:r w:rsidR="0029436B" w:rsidRPr="00DA777A">
        <w:rPr>
          <w:lang w:val="ru-RU"/>
        </w:rPr>
        <w:t>: 0=</w:t>
      </w:r>
      <w:r w:rsidR="0029436B" w:rsidRPr="0032497A">
        <w:t>photon</w:t>
      </w:r>
      <w:r w:rsidR="0029436B" w:rsidRPr="00DA777A">
        <w:rPr>
          <w:lang w:val="ru-RU"/>
        </w:rPr>
        <w:t>, 1=</w:t>
      </w:r>
      <w:r w:rsidR="0029436B" w:rsidRPr="0032497A">
        <w:t>electron</w:t>
      </w:r>
      <w:r w:rsidR="0029436B" w:rsidRPr="00DA777A">
        <w:rPr>
          <w:lang w:val="ru-RU"/>
        </w:rPr>
        <w:t>, 2=</w:t>
      </w:r>
      <w:r w:rsidR="0029436B" w:rsidRPr="0032497A">
        <w:t>positron</w:t>
      </w:r>
      <w:r w:rsidR="0029436B" w:rsidRPr="00DA777A">
        <w:rPr>
          <w:lang w:val="ru-RU"/>
        </w:rPr>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r w:rsidR="0029436B" w:rsidRPr="0032497A">
        <w:rPr>
          <w:lang w:val="ru-RU"/>
        </w:rPr>
        <w:t>т.е.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т.е.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DA777A">
        <w:rPr>
          <w:lang w:val="ru-RU"/>
        </w:rPr>
        <w:t>24</w:t>
      </w:r>
      <w:r w:rsidR="007C3E2E" w:rsidRPr="00DA777A">
        <w:rPr>
          <w:lang w:val="ru-RU"/>
        </w:rPr>
        <w:t xml:space="preserve">) </w:t>
      </w:r>
      <w:r w:rsidR="007C3E2E" w:rsidRPr="0017370A">
        <w:rPr>
          <w:lang w:val="ru-RU"/>
        </w:rPr>
        <w:t>Время</w:t>
      </w:r>
      <w:r w:rsidR="007C3E2E" w:rsidRPr="00DA777A">
        <w:rPr>
          <w:lang w:val="ru-RU"/>
        </w:rPr>
        <w:t xml:space="preserve"> </w:t>
      </w:r>
      <w:r w:rsidR="007C3E2E" w:rsidRPr="0017370A">
        <w:rPr>
          <w:lang w:val="ru-RU"/>
        </w:rPr>
        <w:t>прилёта</w:t>
      </w:r>
      <w:r w:rsidR="007C3E2E" w:rsidRPr="00DA777A">
        <w:rPr>
          <w:lang w:val="ru-RU"/>
        </w:rPr>
        <w:t xml:space="preserve"> </w:t>
      </w:r>
      <w:r w:rsidR="007C3E2E" w:rsidRPr="0017370A">
        <w:rPr>
          <w:lang w:val="ru-RU"/>
        </w:rPr>
        <w:t>частицы</w:t>
      </w:r>
      <w:r w:rsidR="0029436B" w:rsidRPr="00DA777A">
        <w:rPr>
          <w:lang w:val="ru-RU"/>
        </w:rPr>
        <w:t xml:space="preserve"> </w:t>
      </w:r>
      <w:r w:rsidR="0029436B" w:rsidRPr="0032497A">
        <w:rPr>
          <w:lang w:val="ru-RU"/>
        </w:rPr>
        <w:t>в</w:t>
      </w:r>
      <w:r w:rsidR="0029436B" w:rsidRPr="00DA777A">
        <w:rPr>
          <w:lang w:val="ru-RU"/>
        </w:rPr>
        <w:t xml:space="preserve"> [</w:t>
      </w:r>
      <w:r w:rsidR="0029436B" w:rsidRPr="0032497A">
        <w:t>fs</w:t>
      </w:r>
      <w:r w:rsidR="0029436B" w:rsidRPr="00DA777A">
        <w:rPr>
          <w:lang w:val="ru-RU"/>
        </w:rPr>
        <w:t xml:space="preserve">] </w:t>
      </w:r>
      <w:r w:rsidR="0029436B" w:rsidRPr="0032497A">
        <w:t>arrival</w:t>
      </w:r>
      <w:r w:rsidR="0029436B" w:rsidRPr="00DA777A">
        <w:rPr>
          <w:lang w:val="ru-RU"/>
        </w:rPr>
        <w:t xml:space="preserve"> </w:t>
      </w:r>
      <w:r w:rsidR="0029436B" w:rsidRPr="0032497A">
        <w:t>time</w:t>
      </w:r>
      <w:r w:rsidR="0029436B" w:rsidRPr="00DA777A">
        <w:rPr>
          <w:lang w:val="ru-RU"/>
        </w:rPr>
        <w:t xml:space="preserve"> </w:t>
      </w:r>
      <w:r w:rsidR="0029436B" w:rsidRPr="0032497A">
        <w:t>of</w:t>
      </w:r>
      <w:r w:rsidR="0029436B" w:rsidRPr="00DA777A">
        <w:rPr>
          <w:lang w:val="ru-RU"/>
        </w:rPr>
        <w:t xml:space="preserve"> </w:t>
      </w:r>
      <w:r w:rsidR="0029436B" w:rsidRPr="0032497A">
        <w:t>the</w:t>
      </w:r>
      <w:r w:rsidR="0029436B" w:rsidRPr="00DA777A">
        <w:rPr>
          <w:lang w:val="ru-RU"/>
        </w:rPr>
        <w:t xml:space="preserve"> </w:t>
      </w:r>
      <w:r w:rsidR="00EC212D" w:rsidRPr="0032497A">
        <w:t>incoming</w:t>
      </w:r>
      <w:r w:rsidR="0029436B" w:rsidRPr="00DA777A">
        <w:rPr>
          <w:lang w:val="ru-RU"/>
        </w:rPr>
        <w:t xml:space="preserve"> </w:t>
      </w:r>
      <w:r w:rsidR="0029436B" w:rsidRPr="0032497A">
        <w:t>particle</w:t>
      </w:r>
      <w:r w:rsidR="0029436B" w:rsidRPr="00DA777A">
        <w:rPr>
          <w:lang w:val="ru-RU"/>
        </w:rPr>
        <w:t xml:space="preserve"> / </w:t>
      </w:r>
      <w:r w:rsidR="0029436B" w:rsidRPr="0032497A">
        <w:t>center</w:t>
      </w:r>
      <w:r w:rsidR="0029436B" w:rsidRPr="00DA777A">
        <w:rPr>
          <w:lang w:val="ru-RU"/>
        </w:rPr>
        <w:t xml:space="preserve"> </w:t>
      </w:r>
      <w:r w:rsidR="0029436B" w:rsidRPr="0032497A">
        <w:t>of</w:t>
      </w:r>
      <w:r w:rsidR="0029436B" w:rsidRPr="00DA777A">
        <w:rPr>
          <w:lang w:val="ru-RU"/>
        </w:rPr>
        <w:t xml:space="preserve"> </w:t>
      </w:r>
      <w:r w:rsidR="0029436B" w:rsidRPr="0032497A">
        <w:t>the</w:t>
      </w:r>
      <w:r w:rsidR="0029436B" w:rsidRPr="00DA777A">
        <w:rPr>
          <w:lang w:val="ru-RU"/>
        </w:rPr>
        <w:t xml:space="preserve"> </w:t>
      </w:r>
      <w:r w:rsidR="0029436B" w:rsidRPr="0032497A">
        <w:t>pulse</w:t>
      </w:r>
      <w:r w:rsidR="00E66FA4" w:rsidRPr="00DA777A">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77777777"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8E0E0C">
        <w:t>Figure</w:t>
      </w:r>
      <w:r w:rsidR="008E0E0C" w:rsidRPr="008E0E0C">
        <w:rPr>
          <w:lang w:val="ru-RU"/>
        </w:rPr>
        <w:t xml:space="preserve"> </w:t>
      </w:r>
      <w:r w:rsidR="008E0E0C" w:rsidRPr="008E0E0C">
        <w:rPr>
          <w:noProof/>
          <w:lang w:val="ru-RU"/>
        </w:rPr>
        <w:t>5</w:t>
      </w:r>
      <w:r w:rsidR="00337080">
        <w:rPr>
          <w:lang w:val="ru-RU"/>
        </w:rPr>
        <w:fldChar w:fldCharType="end"/>
      </w:r>
      <w:r w:rsidR="009C60AE">
        <w:rPr>
          <w:lang w:val="ru-RU"/>
        </w:rPr>
        <w:t>.</w:t>
      </w:r>
    </w:p>
    <w:p w14:paraId="070C0ECA" w14:textId="77777777" w:rsidR="00125CEF" w:rsidRPr="00CB3AA2" w:rsidRDefault="00DD1591" w:rsidP="00C831AC">
      <w:pPr>
        <w:pStyle w:val="Heading1"/>
        <w:numPr>
          <w:ilvl w:val="0"/>
          <w:numId w:val="12"/>
        </w:numPr>
      </w:pPr>
      <w:bookmarkStart w:id="44" w:name="_Toc93747229"/>
      <w:r w:rsidRPr="00CB3AA2">
        <w:t xml:space="preserve">Входные данные: </w:t>
      </w:r>
      <w:r w:rsidR="00125CEF" w:rsidRPr="00CB3AA2">
        <w:t>NUMERICAL_PARAMETERS.txt</w:t>
      </w:r>
      <w:bookmarkEnd w:id="44"/>
    </w:p>
    <w:p w14:paraId="749FFCCC" w14:textId="77777777" w:rsidR="0034731F" w:rsidRDefault="00FB0A61" w:rsidP="0034731F">
      <w:pPr>
        <w:rPr>
          <w:lang w:val="ru-RU"/>
        </w:rPr>
      </w:pPr>
      <w:r w:rsidRPr="007D51FF">
        <w:rPr>
          <w:lang w:val="ru-RU"/>
        </w:rPr>
        <w:t>Этот фа</w:t>
      </w:r>
      <w:r w:rsidR="007C3E2E">
        <w:rPr>
          <w:lang w:val="ru-RU"/>
        </w:rPr>
        <w:t>йл 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77777777" w:rsidR="00E33D50" w:rsidRDefault="00E33D50" w:rsidP="00F87CE8">
      <w:pPr>
        <w:pStyle w:val="Caption"/>
      </w:pPr>
      <w:bookmarkStart w:id="45" w:name="_Ref523073450"/>
      <w:r>
        <w:t>Figure</w:t>
      </w:r>
      <w:r w:rsidRPr="00356DB0">
        <w:t xml:space="preserve"> </w:t>
      </w:r>
      <w:r w:rsidR="00A71965">
        <w:fldChar w:fldCharType="begin"/>
      </w:r>
      <w:r w:rsidR="00A71965">
        <w:instrText xml:space="preserve"> SEQ Figure \* ARABIC </w:instrText>
      </w:r>
      <w:r w:rsidR="00A71965">
        <w:fldChar w:fldCharType="separate"/>
      </w:r>
      <w:r w:rsidR="008E0E0C">
        <w:rPr>
          <w:noProof/>
        </w:rPr>
        <w:t>6</w:t>
      </w:r>
      <w:r w:rsidR="00A71965">
        <w:rPr>
          <w:noProof/>
        </w:rPr>
        <w:fldChar w:fldCharType="end"/>
      </w:r>
      <w:bookmarkEnd w:id="45"/>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lastRenderedPageBreak/>
        <w:t>Файл содержит следующие строки:</w:t>
      </w:r>
    </w:p>
    <w:p w14:paraId="31029A6E" w14:textId="77777777" w:rsidR="00FB0A61" w:rsidRPr="007D51FF" w:rsidRDefault="00FB0A61" w:rsidP="00C831AC">
      <w:pPr>
        <w:pStyle w:val="ListParagraph"/>
        <w:numPr>
          <w:ilvl w:val="0"/>
          <w:numId w:val="1"/>
        </w:numPr>
        <w:rPr>
          <w:lang w:val="ru-RU"/>
        </w:rPr>
      </w:pPr>
      <w:r w:rsidRPr="007D51FF">
        <w:rPr>
          <w:lang w:val="ru-RU"/>
        </w:rPr>
        <w:t>Комментарий, который программа пропускает</w:t>
      </w:r>
      <w:r w:rsidR="006F1931">
        <w:rPr>
          <w:lang w:val="ru-RU"/>
        </w:rPr>
        <w:t xml:space="preserve"> </w:t>
      </w:r>
      <w:r w:rsidR="006F1931" w:rsidRPr="006F1931">
        <w:rPr>
          <w:lang w:val="ru-RU"/>
        </w:rPr>
        <w:t>::: NUMERICAL PARAMETERS :::</w:t>
      </w:r>
    </w:p>
    <w:p w14:paraId="4BEB2DE0" w14:textId="77777777" w:rsidR="0068449C" w:rsidRDefault="00FB0A61" w:rsidP="00C831AC">
      <w:pPr>
        <w:pStyle w:val="ListParagraph"/>
        <w:numPr>
          <w:ilvl w:val="0"/>
          <w:numId w:val="1"/>
        </w:numPr>
        <w:rPr>
          <w:lang w:val="ru-RU"/>
        </w:rPr>
      </w:pPr>
      <w:r w:rsidRPr="0068449C">
        <w:rPr>
          <w:lang w:val="ru-RU"/>
        </w:rPr>
        <w:t>Число итераций в МК</w:t>
      </w:r>
      <w:r w:rsidR="0068449C" w:rsidRPr="0068449C">
        <w:rPr>
          <w:lang w:val="ru-RU"/>
        </w:rPr>
        <w:t xml:space="preserve"> (integer)</w:t>
      </w:r>
    </w:p>
    <w:p w14:paraId="184BC1E5" w14:textId="77777777" w:rsidR="00FB0A61" w:rsidRPr="0068449C" w:rsidRDefault="00FB0A61" w:rsidP="00C831AC">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integer)</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C831AC">
      <w:pPr>
        <w:pStyle w:val="ListParagraph"/>
        <w:numPr>
          <w:ilvl w:val="0"/>
          <w:numId w:val="1"/>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Например, мы хотим указать, чтобы расчет начинался с момента времени -100 фс с шагом 1 фс, потом с 0 фс (момент прилета БТИ)</w:t>
      </w:r>
      <w:r w:rsidR="00547BF7">
        <w:rPr>
          <w:lang w:val="ru-RU"/>
        </w:rPr>
        <w:t xml:space="preserve"> мы уменьшим шаг до 0.1</w:t>
      </w:r>
      <w:r w:rsidR="00CF795A">
        <w:rPr>
          <w:lang w:val="ru-RU"/>
        </w:rPr>
        <w:t xml:space="preserve"> фс, а после обмена энергией и небольшого остывания в 50</w:t>
      </w:r>
      <w:r w:rsidR="00547BF7">
        <w:rPr>
          <w:lang w:val="ru-RU"/>
        </w:rPr>
        <w:t>0 фс, снова увеличим до 1 фс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т.е.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C831AC">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xml:space="preserve">. В файле должна быть представлена как минимум одна колонка. Первая колонка задаёт сетку по времени, как часто выводить данные (фс). Вторая колонка (опциональна) может задавать, как менять шаг по времени в МД (фс)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фс, а расчет будет вестись с шагом 0.01 фс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фс</w:t>
      </w:r>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с шагом 0.1 фс до момента</w:t>
      </w:r>
      <w:r>
        <w:rPr>
          <w:lang w:val="ru-RU"/>
        </w:rPr>
        <w:t xml:space="preserve"> 1 фс, и дальше с шагом 1 фс</w:t>
      </w:r>
      <w:r w:rsidR="0007059A">
        <w:rPr>
          <w:lang w:val="ru-RU"/>
        </w:rPr>
        <w:t xml:space="preserve"> до 10 фс</w:t>
      </w:r>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C831AC">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 можно начать до прилета частицы, чтобы у атомов в МД было время термализоваться (не имеет смысл без МД модуля)</w:t>
      </w:r>
    </w:p>
    <w:p w14:paraId="3C1607E8" w14:textId="77777777" w:rsidR="0068449C" w:rsidRPr="007D51FF" w:rsidRDefault="003E62BF" w:rsidP="00C831AC">
      <w:pPr>
        <w:pStyle w:val="ListParagraph"/>
        <w:numPr>
          <w:ilvl w:val="0"/>
          <w:numId w:val="1"/>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C831AC">
      <w:pPr>
        <w:pStyle w:val="ListParagraph"/>
        <w:numPr>
          <w:ilvl w:val="0"/>
          <w:numId w:val="1"/>
        </w:numPr>
        <w:rPr>
          <w:lang w:val="ru-RU"/>
        </w:rPr>
      </w:pPr>
      <w:r w:rsidRPr="007D51FF">
        <w:rPr>
          <w:lang w:val="ru-RU"/>
        </w:rPr>
        <w:lastRenderedPageBreak/>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C831AC">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C831AC">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C831AC">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C831AC">
      <w:pPr>
        <w:pStyle w:val="ListParagraph"/>
        <w:numPr>
          <w:ilvl w:val="0"/>
          <w:numId w:val="1"/>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C831AC">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т.е.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C831AC">
      <w:pPr>
        <w:pStyle w:val="ListParagraph"/>
        <w:numPr>
          <w:ilvl w:val="0"/>
          <w:numId w:val="1"/>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 xml:space="preserve">ры для моделирования электронов: </w:t>
      </w:r>
      <w:r w:rsidR="000D65A5" w:rsidRPr="000D65A5">
        <w:rPr>
          <w:lang w:val="ru-RU"/>
        </w:rPr>
        <w:t>::: MODELS FOR ELECTRONS :::</w:t>
      </w:r>
    </w:p>
    <w:p w14:paraId="2EA7C82F" w14:textId="77777777" w:rsidR="00B40585" w:rsidRPr="00B40585" w:rsidRDefault="00B40585" w:rsidP="00C831AC">
      <w:pPr>
        <w:pStyle w:val="ListParagraph"/>
        <w:numPr>
          <w:ilvl w:val="0"/>
          <w:numId w:val="1"/>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C831AC">
      <w:pPr>
        <w:pStyle w:val="ListParagraph"/>
        <w:numPr>
          <w:ilvl w:val="0"/>
          <w:numId w:val="1"/>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 xml:space="preserve">с учетом их полей) </w:t>
      </w:r>
      <w:r w:rsidRPr="00B40585">
        <w:rPr>
          <w:lang w:val="ru-RU"/>
        </w:rPr>
        <w:t>: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 </w:t>
      </w:r>
      <w:r w:rsidR="00714538">
        <w:rPr>
          <w:lang w:val="ru-RU"/>
        </w:rPr>
        <w:t xml:space="preserve"> </w:t>
      </w:r>
      <w:r w:rsidRPr="00B40585">
        <w:rPr>
          <w:lang w:val="ru-RU"/>
        </w:rPr>
        <w:t>не окончены; т.е.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C831AC">
      <w:pPr>
        <w:pStyle w:val="ListParagraph"/>
        <w:numPr>
          <w:ilvl w:val="0"/>
          <w:numId w:val="1"/>
        </w:numPr>
        <w:rPr>
          <w:lang w:val="ru-RU"/>
        </w:rPr>
      </w:pPr>
      <w:r>
        <w:rPr>
          <w:lang w:val="ru-RU"/>
        </w:rPr>
        <w:t>Тормозное излучение -</w:t>
      </w:r>
      <w:r w:rsidRPr="00B40585">
        <w:rPr>
          <w:lang w:val="ru-RU"/>
        </w:rPr>
        <w:t xml:space="preserve"> Bremsstrahlung: 0=excluded, 1=BHW</w:t>
      </w:r>
    </w:p>
    <w:p w14:paraId="48D7CA38" w14:textId="77777777" w:rsidR="00B40585" w:rsidRPr="00B40585" w:rsidRDefault="00B40585" w:rsidP="00C831AC">
      <w:pPr>
        <w:pStyle w:val="ListParagraph"/>
        <w:numPr>
          <w:ilvl w:val="0"/>
          <w:numId w:val="1"/>
        </w:numPr>
        <w:rPr>
          <w:lang w:val="ru-RU"/>
        </w:rPr>
      </w:pPr>
      <w:r w:rsidRPr="00B40585">
        <w:rPr>
          <w:lang w:val="ru-RU"/>
        </w:rPr>
        <w:t>Модель Черенковского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C831AC">
      <w:pPr>
        <w:pStyle w:val="ListParagraph"/>
        <w:numPr>
          <w:ilvl w:val="0"/>
          <w:numId w:val="1"/>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lastRenderedPageBreak/>
        <w:t xml:space="preserve">Указывая отрицательную величину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C831AC">
      <w:pPr>
        <w:pStyle w:val="ListParagraph"/>
        <w:numPr>
          <w:ilvl w:val="0"/>
          <w:numId w:val="1"/>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r w:rsidRPr="007D51FF">
        <w:rPr>
          <w:lang w:val="ru-RU"/>
        </w:rPr>
        <w:t>фотонов</w:t>
      </w:r>
      <w:r w:rsidR="000D65A5">
        <w:rPr>
          <w:lang w:val="ru-RU"/>
        </w:rPr>
        <w:t xml:space="preserve"> </w:t>
      </w:r>
      <w:r w:rsidR="000D65A5" w:rsidRPr="000D65A5">
        <w:rPr>
          <w:lang w:val="ru-RU"/>
        </w:rPr>
        <w:t>::: MODELS FOR PHOTONS :::</w:t>
      </w:r>
    </w:p>
    <w:p w14:paraId="0120ACDB" w14:textId="77777777" w:rsidR="005E0DA8" w:rsidRPr="007D51FF" w:rsidRDefault="00C97127" w:rsidP="00C831AC">
      <w:pPr>
        <w:pStyle w:val="ListParagraph"/>
        <w:numPr>
          <w:ilvl w:val="0"/>
          <w:numId w:val="1"/>
        </w:numPr>
        <w:rPr>
          <w:lang w:val="ru-RU"/>
        </w:rPr>
      </w:pPr>
      <w:r w:rsidRPr="007D51FF">
        <w:rPr>
          <w:lang w:val="ru-RU"/>
        </w:rPr>
        <w:t>Модель для сечения фотоионизации: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C831AC">
      <w:pPr>
        <w:pStyle w:val="ListParagraph"/>
        <w:numPr>
          <w:ilvl w:val="0"/>
          <w:numId w:val="1"/>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C831AC">
      <w:pPr>
        <w:pStyle w:val="ListParagraph"/>
        <w:numPr>
          <w:ilvl w:val="0"/>
          <w:numId w:val="1"/>
        </w:numPr>
        <w:rPr>
          <w:lang w:val="ru-RU"/>
        </w:rPr>
      </w:pPr>
      <w:r w:rsidRPr="007D51FF">
        <w:rPr>
          <w:lang w:val="ru-RU"/>
        </w:rPr>
        <w:t xml:space="preserve">Томсоновское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C831AC">
      <w:pPr>
        <w:pStyle w:val="ListParagraph"/>
        <w:numPr>
          <w:ilvl w:val="0"/>
          <w:numId w:val="1"/>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Померанчука</w:t>
      </w:r>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C831AC">
      <w:pPr>
        <w:pStyle w:val="ListParagraph"/>
        <w:numPr>
          <w:ilvl w:val="0"/>
          <w:numId w:val="1"/>
        </w:numPr>
        <w:rPr>
          <w:lang w:val="ru-RU"/>
        </w:rPr>
      </w:pPr>
      <w:r w:rsidRPr="007D51FF">
        <w:rPr>
          <w:lang w:val="ru-RU"/>
        </w:rPr>
        <w:t>Фото-ядерный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C831AC">
      <w:pPr>
        <w:pStyle w:val="ListParagraph"/>
        <w:numPr>
          <w:ilvl w:val="0"/>
          <w:numId w:val="1"/>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C831AC">
      <w:pPr>
        <w:pStyle w:val="ListParagraph"/>
        <w:numPr>
          <w:ilvl w:val="0"/>
          <w:numId w:val="1"/>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r w:rsidRPr="005368D0">
        <w:rPr>
          <w:lang w:val="ru-RU"/>
        </w:rPr>
        <w:t xml:space="preserve">; &gt;=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БТИ</w:t>
      </w:r>
      <w:r w:rsidR="005368D0">
        <w:rPr>
          <w:lang w:val="ru-RU"/>
        </w:rPr>
        <w:t xml:space="preserve"> </w:t>
      </w:r>
      <w:r w:rsidR="005368D0" w:rsidRPr="005368D0">
        <w:rPr>
          <w:lang w:val="ru-RU"/>
        </w:rPr>
        <w:t>::: MODELS FOR SHI :::</w:t>
      </w:r>
    </w:p>
    <w:p w14:paraId="7603A1E6" w14:textId="77777777" w:rsidR="00F30D20" w:rsidRPr="001340FF" w:rsidRDefault="00F30D20"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C831AC">
      <w:pPr>
        <w:pStyle w:val="ListParagraph"/>
        <w:numPr>
          <w:ilvl w:val="0"/>
          <w:numId w:val="1"/>
        </w:numPr>
        <w:rPr>
          <w:lang w:val="ru-RU"/>
        </w:rPr>
      </w:pPr>
      <w:r w:rsidRPr="007D51FF">
        <w:rPr>
          <w:lang w:val="ru-RU"/>
        </w:rPr>
        <w:t>Эффективный заряд: 0=Barkas; 1=Bohr; 2=Nikolaev-Dmitriev; 3=Schiwietz-Grande, 4=fixed Zeff, 5=charge exchang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C831AC">
      <w:pPr>
        <w:pStyle w:val="ListParagraph"/>
        <w:numPr>
          <w:ilvl w:val="0"/>
          <w:numId w:val="1"/>
        </w:numPr>
        <w:rPr>
          <w:lang w:val="ru-RU"/>
        </w:rPr>
      </w:pPr>
      <w:r w:rsidRPr="007D51FF">
        <w:rPr>
          <w:lang w:val="ru-RU"/>
        </w:rPr>
        <w:t>Форма заряда: 0=точечный, 1=модель Брандта-Китагавы</w:t>
      </w:r>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r>
        <w:rPr>
          <w:lang w:val="ru-RU"/>
        </w:rPr>
        <w:t xml:space="preserve">позитронов </w:t>
      </w:r>
      <w:r w:rsidRPr="006F79CD">
        <w:rPr>
          <w:lang w:val="ru-RU"/>
        </w:rPr>
        <w:t>::: MODEL FOR POSITRONS :::</w:t>
      </w:r>
    </w:p>
    <w:p w14:paraId="7AE85049" w14:textId="77777777" w:rsidR="001936D7" w:rsidRPr="001340FF"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r w:rsidRPr="00B40585">
        <w:t>SPdelta</w:t>
      </w:r>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C831AC">
      <w:pPr>
        <w:pStyle w:val="ListParagraph"/>
        <w:numPr>
          <w:ilvl w:val="0"/>
          <w:numId w:val="1"/>
        </w:numPr>
        <w:rPr>
          <w:lang w:val="ru-RU"/>
        </w:rPr>
      </w:pPr>
      <w:r>
        <w:rPr>
          <w:lang w:val="ru-RU"/>
        </w:rPr>
        <w:t>Тормозное излучение -</w:t>
      </w:r>
      <w:r w:rsidRPr="00B40585">
        <w:rPr>
          <w:lang w:val="ru-RU"/>
        </w:rPr>
        <w:t xml:space="preserve"> Bremsstrahlung: 0=excluded, 1=BHW</w:t>
      </w:r>
    </w:p>
    <w:p w14:paraId="799AD1F2" w14:textId="77777777" w:rsidR="00273E92" w:rsidRPr="00B40585" w:rsidRDefault="00273E92" w:rsidP="00C831AC">
      <w:pPr>
        <w:pStyle w:val="ListParagraph"/>
        <w:numPr>
          <w:ilvl w:val="0"/>
          <w:numId w:val="1"/>
        </w:numPr>
        <w:rPr>
          <w:lang w:val="ru-RU"/>
        </w:rPr>
      </w:pPr>
      <w:r>
        <w:rPr>
          <w:lang w:val="ru-RU"/>
        </w:rPr>
        <w:t xml:space="preserve">Аннигиляция позитрона с электроном мишени: </w:t>
      </w:r>
      <w:r w:rsidRPr="00B40585">
        <w:rPr>
          <w:lang w:val="ru-RU"/>
        </w:rPr>
        <w:t>0=excluded, 1=</w:t>
      </w:r>
      <w:r w:rsidRPr="00273E92">
        <w:rPr>
          <w:lang w:val="ru-RU"/>
        </w:rPr>
        <w:t xml:space="preserve"> Heitler</w:t>
      </w:r>
    </w:p>
    <w:p w14:paraId="437536E3" w14:textId="1BED078C" w:rsidR="001936D7"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C831AC">
      <w:pPr>
        <w:pStyle w:val="ListParagraph"/>
        <w:numPr>
          <w:ilvl w:val="0"/>
          <w:numId w:val="1"/>
        </w:numPr>
        <w:rPr>
          <w:lang w:val="ru-RU"/>
        </w:rPr>
      </w:pPr>
      <w:r w:rsidRPr="007D51FF">
        <w:rPr>
          <w:lang w:val="ru-RU"/>
        </w:rPr>
        <w:t xml:space="preserve">Строка-комментарий, указывающая, что дальше идет модель </w:t>
      </w:r>
      <w:r w:rsidRPr="007D51FF">
        <w:t>CDF</w:t>
      </w:r>
      <w:r w:rsidR="00273E92" w:rsidRPr="00273E92">
        <w:rPr>
          <w:lang w:val="ru-RU"/>
        </w:rPr>
        <w:t xml:space="preserve"> ::: MODEL PARAMETERS FOR CDF :::</w:t>
      </w:r>
    </w:p>
    <w:p w14:paraId="38AB1D03" w14:textId="77777777" w:rsidR="00356DB0" w:rsidRPr="002D33A2" w:rsidRDefault="00356DB0" w:rsidP="00C831AC">
      <w:pPr>
        <w:pStyle w:val="ListParagraph"/>
        <w:numPr>
          <w:ilvl w:val="0"/>
          <w:numId w:val="1"/>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C831AC">
      <w:pPr>
        <w:pStyle w:val="ListParagraph"/>
        <w:numPr>
          <w:ilvl w:val="0"/>
          <w:numId w:val="1"/>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C831AC">
      <w:pPr>
        <w:pStyle w:val="ListParagraph"/>
        <w:numPr>
          <w:ilvl w:val="0"/>
          <w:numId w:val="1"/>
        </w:numPr>
        <w:rPr>
          <w:lang w:val="ru-RU"/>
        </w:rPr>
      </w:pPr>
      <w:r w:rsidRPr="007D51FF">
        <w:rPr>
          <w:lang w:val="ru-RU"/>
        </w:rPr>
        <w:t>Учитывать ли плазмонный предел: 0=нет, 1=да</w:t>
      </w:r>
    </w:p>
    <w:p w14:paraId="71F0A831" w14:textId="77777777" w:rsidR="002D33A2" w:rsidRP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r w:rsidR="006F37F2">
        <w:t>Eeq</w:t>
      </w:r>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C831AC">
      <w:pPr>
        <w:pStyle w:val="ListParagraph"/>
        <w:numPr>
          <w:ilvl w:val="0"/>
          <w:numId w:val="1"/>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энергии. Шаг по энергии задается </w:t>
      </w:r>
      <w:r>
        <w:t>n</w:t>
      </w:r>
      <w:r>
        <w:rPr>
          <w:lang w:val="ru-RU"/>
        </w:rPr>
        <w:t xml:space="preserve"> следующим образом: </w:t>
      </w:r>
      <w:r w:rsidRPr="00AA30E0">
        <w:rPr>
          <w:lang w:val="ru-RU"/>
        </w:rPr>
        <w:t>dE = max((E - E0(:)), G</w:t>
      </w:r>
      <w:r>
        <w:t>amma</w:t>
      </w:r>
      <w:r w:rsidRPr="00AA30E0">
        <w:rPr>
          <w:lang w:val="ru-RU"/>
        </w:rPr>
        <w:t>(:))/n</w:t>
      </w:r>
      <w:r>
        <w:rPr>
          <w:lang w:val="ru-RU"/>
        </w:rPr>
        <w:t xml:space="preserve"> ,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Мермина по импульсу. Шаг по импульсу задается </w:t>
      </w:r>
      <w:r>
        <w:t>n</w:t>
      </w:r>
      <w:r>
        <w:rPr>
          <w:lang w:val="ru-RU"/>
        </w:rPr>
        <w:t xml:space="preserve"> следующим образом: </w:t>
      </w:r>
      <w:r w:rsidRPr="00AA30E0">
        <w:t>dQ</w:t>
      </w:r>
      <w:r w:rsidRPr="00AA30E0">
        <w:rPr>
          <w:lang w:val="ru-RU"/>
        </w:rPr>
        <w:t xml:space="preserve"> = </w:t>
      </w:r>
      <w:r>
        <w:t>min</w:t>
      </w:r>
      <w:r w:rsidRPr="00AA30E0">
        <w:rPr>
          <w:lang w:val="ru-RU"/>
        </w:rPr>
        <w:t>{</w:t>
      </w:r>
      <w:r>
        <w:t>Q</w:t>
      </w:r>
      <w:r w:rsidRPr="00AA30E0">
        <w:rPr>
          <w:lang w:val="ru-RU"/>
        </w:rPr>
        <w:t xml:space="preserve">, </w:t>
      </w:r>
      <w:r w:rsidRPr="00AA30E0">
        <w:t>max</w:t>
      </w:r>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r w:rsidRPr="00AA30E0">
        <w:t>G</w:t>
      </w:r>
      <w:r>
        <w:t>amma</w:t>
      </w:r>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C831AC">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энергии. Та же формула, что для неупругих.</w:t>
      </w:r>
    </w:p>
    <w:p w14:paraId="75B3C8D2" w14:textId="77777777" w:rsidR="00165BC3" w:rsidRDefault="00165BC3" w:rsidP="00165BC3">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густоты сетки интегрирования упругих сечений Ричи или Мермина по импульсу. Та же формула, что для неупругих.</w:t>
      </w:r>
    </w:p>
    <w:p w14:paraId="0D2C157B" w14:textId="77777777" w:rsidR="00356DB0" w:rsidRPr="007D51FF" w:rsidRDefault="007E6AF5" w:rsidP="00C831AC">
      <w:pPr>
        <w:pStyle w:val="ListParagraph"/>
        <w:numPr>
          <w:ilvl w:val="0"/>
          <w:numId w:val="1"/>
        </w:numPr>
        <w:rPr>
          <w:lang w:val="ru-RU"/>
        </w:rPr>
      </w:pPr>
      <w:r>
        <w:rPr>
          <w:lang w:val="ru-RU"/>
        </w:rPr>
        <w:t>Строка-коммент</w:t>
      </w:r>
      <w:r w:rsidR="00356DB0" w:rsidRPr="007D51FF">
        <w:rPr>
          <w:lang w:val="ru-RU"/>
        </w:rPr>
        <w:t>арий, отделяющая модели для дырок</w:t>
      </w:r>
      <w:r w:rsidR="002D33A2">
        <w:rPr>
          <w:lang w:val="ru-RU"/>
        </w:rPr>
        <w:t xml:space="preserve"> </w:t>
      </w:r>
      <w:r w:rsidR="002D33A2" w:rsidRPr="002D33A2">
        <w:rPr>
          <w:lang w:val="ru-RU"/>
        </w:rPr>
        <w:t>::: MODELS FOR HOLES :::</w:t>
      </w:r>
    </w:p>
    <w:p w14:paraId="6F40C674" w14:textId="77777777" w:rsidR="00356DB0" w:rsidRPr="007D51FF" w:rsidRDefault="00356DB0" w:rsidP="00C831AC">
      <w:pPr>
        <w:pStyle w:val="ListParagraph"/>
        <w:numPr>
          <w:ilvl w:val="0"/>
          <w:numId w:val="1"/>
        </w:numPr>
        <w:rPr>
          <w:lang w:val="ru-RU"/>
        </w:rPr>
      </w:pPr>
      <w:r w:rsidRPr="007D51FF">
        <w:rPr>
          <w:lang w:val="ru-RU"/>
        </w:rPr>
        <w:t xml:space="preserve">Учитывать ли Оже распад глубоких дырок: 0=нет, 1=из </w:t>
      </w:r>
      <w:r w:rsidRPr="007D51FF">
        <w:t>EADL</w:t>
      </w:r>
      <w:r w:rsidRPr="007D51FF">
        <w:rPr>
          <w:lang w:val="ru-RU"/>
        </w:rPr>
        <w:t>2017</w:t>
      </w:r>
    </w:p>
    <w:p w14:paraId="230A47E1" w14:textId="77777777" w:rsidR="00356DB0" w:rsidRPr="007D51FF" w:rsidRDefault="00356DB0" w:rsidP="00C831AC">
      <w:pPr>
        <w:pStyle w:val="ListParagraph"/>
        <w:numPr>
          <w:ilvl w:val="0"/>
          <w:numId w:val="1"/>
        </w:numPr>
      </w:pPr>
      <w:r w:rsidRPr="007D51FF">
        <w:rPr>
          <w:lang w:val="ru-RU"/>
        </w:rPr>
        <w:t>Излучательный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C831AC">
      <w:pPr>
        <w:pStyle w:val="ListParagraph"/>
        <w:numPr>
          <w:ilvl w:val="0"/>
          <w:numId w:val="1"/>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т.д.)</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C831AC">
      <w:pPr>
        <w:pStyle w:val="ListParagraph"/>
        <w:numPr>
          <w:ilvl w:val="0"/>
          <w:numId w:val="1"/>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C831AC">
      <w:pPr>
        <w:pStyle w:val="ListParagraph"/>
        <w:numPr>
          <w:ilvl w:val="0"/>
          <w:numId w:val="1"/>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194A4E">
      <w:pPr>
        <w:pStyle w:val="ListParagraph"/>
        <w:numPr>
          <w:ilvl w:val="0"/>
          <w:numId w:val="1"/>
        </w:numPr>
        <w:rPr>
          <w:lang w:val="ru-RU"/>
        </w:rPr>
      </w:pPr>
      <w:r>
        <w:rPr>
          <w:lang w:val="ru-RU"/>
        </w:rPr>
        <w:t>Строка комментарий, отмеча</w:t>
      </w:r>
      <w:r w:rsidR="00B15BEA">
        <w:rPr>
          <w:lang w:val="ru-RU"/>
        </w:rPr>
        <w:t>ю</w:t>
      </w:r>
      <w:r>
        <w:rPr>
          <w:lang w:val="ru-RU"/>
        </w:rPr>
        <w:t xml:space="preserve">щая, что дальше идут параметры МД модели: </w:t>
      </w:r>
      <w:r w:rsidRPr="00194A4E">
        <w:rPr>
          <w:lang w:val="ru-RU"/>
        </w:rPr>
        <w:t>::: MD MODEL PARAMETERS :::</w:t>
      </w:r>
    </w:p>
    <w:p w14:paraId="01BE7F18" w14:textId="77777777" w:rsidR="00194A4E" w:rsidRDefault="00194A4E" w:rsidP="00194A4E">
      <w:pPr>
        <w:pStyle w:val="ListParagraph"/>
        <w:numPr>
          <w:ilvl w:val="0"/>
          <w:numId w:val="1"/>
        </w:numPr>
        <w:rPr>
          <w:lang w:val="ru-RU"/>
        </w:rPr>
      </w:pPr>
      <w:r>
        <w:rPr>
          <w:lang w:val="ru-RU"/>
        </w:rPr>
        <w:lastRenderedPageBreak/>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logical: T=true, F=false)</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Этим методом можно находить равновесные структуры, т.к.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C831AC">
      <w:pPr>
        <w:pStyle w:val="ListParagraph"/>
        <w:numPr>
          <w:ilvl w:val="0"/>
          <w:numId w:val="1"/>
        </w:numPr>
        <w:rPr>
          <w:lang w:val="ru-RU"/>
        </w:rPr>
      </w:pPr>
      <w:r>
        <w:rPr>
          <w:lang w:val="ru-RU"/>
        </w:rPr>
        <w:t>Строка комментарий, отмеча</w:t>
      </w:r>
      <w:r w:rsidR="00D4173C">
        <w:rPr>
          <w:lang w:val="ru-RU"/>
        </w:rPr>
        <w:t>ю</w:t>
      </w:r>
      <w:r>
        <w:rPr>
          <w:lang w:val="ru-RU"/>
        </w:rPr>
        <w:t xml:space="preserve">щая, что дальше идут параметры выходных данных: </w:t>
      </w:r>
      <w:r w:rsidRPr="00D663AE">
        <w:rPr>
          <w:lang w:val="ru-RU"/>
        </w:rPr>
        <w:t>::: OUTPUT DATA :::</w:t>
      </w:r>
    </w:p>
    <w:p w14:paraId="1DAB2DB4" w14:textId="77777777" w:rsidR="00640995" w:rsidRDefault="00640995" w:rsidP="00C831AC">
      <w:pPr>
        <w:pStyle w:val="ListParagraph"/>
        <w:numPr>
          <w:ilvl w:val="0"/>
          <w:numId w:val="1"/>
        </w:numPr>
        <w:rPr>
          <w:lang w:val="ru-RU"/>
        </w:rPr>
      </w:pPr>
      <w:r>
        <w:rPr>
          <w:lang w:val="ru-RU"/>
        </w:rPr>
        <w:t xml:space="preserve">В каком формате </w:t>
      </w:r>
      <w:r>
        <w:t>gnuplot</w:t>
      </w:r>
      <w:r w:rsidRPr="00640995">
        <w:rPr>
          <w:lang w:val="ru-RU"/>
        </w:rPr>
        <w:t xml:space="preserve"> </w:t>
      </w:r>
      <w:r>
        <w:rPr>
          <w:lang w:val="ru-RU"/>
        </w:rPr>
        <w:t xml:space="preserve">должен создать картинки: eps, jpeg, gif, png, pdf.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C831AC">
      <w:pPr>
        <w:pStyle w:val="ListParagraph"/>
        <w:numPr>
          <w:ilvl w:val="0"/>
          <w:numId w:val="1"/>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C831AC">
      <w:pPr>
        <w:pStyle w:val="ListParagraph"/>
        <w:numPr>
          <w:ilvl w:val="0"/>
          <w:numId w:val="1"/>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C831AC">
      <w:pPr>
        <w:pStyle w:val="ListParagraph"/>
        <w:numPr>
          <w:ilvl w:val="0"/>
          <w:numId w:val="1"/>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77777777" w:rsidR="005E4D02" w:rsidRPr="005E4D02" w:rsidRDefault="005E4D02" w:rsidP="00F87CE8">
      <w:pPr>
        <w:pStyle w:val="Caption"/>
        <w:rPr>
          <w:sz w:val="24"/>
          <w:szCs w:val="24"/>
          <w:lang w:val="ru-RU"/>
        </w:rPr>
      </w:pPr>
      <w:bookmarkStart w:id="46"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4262E5" w:rsidRPr="0012447F">
        <w:rPr>
          <w:noProof/>
          <w:lang w:val="ru-RU"/>
        </w:rPr>
        <w:t>1</w:t>
      </w:r>
      <w:r>
        <w:fldChar w:fldCharType="end"/>
      </w:r>
      <w:bookmarkEnd w:id="46"/>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D84128" w14:paraId="2588E15F" w14:textId="77777777" w:rsidTr="00F41410">
        <w:tc>
          <w:tcPr>
            <w:tcW w:w="1843" w:type="dxa"/>
            <w:vAlign w:val="center"/>
          </w:tcPr>
          <w:p w14:paraId="12322798" w14:textId="77777777" w:rsidR="005B2869" w:rsidRPr="00BF273C" w:rsidRDefault="005B2869" w:rsidP="000C0A53">
            <w:pPr>
              <w:ind w:firstLine="0"/>
              <w:jc w:val="center"/>
            </w:pPr>
            <w:r w:rsidRPr="00B71813">
              <w:t>print_each_step</w:t>
            </w:r>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D841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D84128"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r>
              <w:t>X</w:t>
            </w:r>
            <w:r w:rsidRPr="00FA24DB">
              <w:rPr>
                <w:lang w:val="ru-RU"/>
              </w:rPr>
              <w:t>,</w:t>
            </w:r>
            <w:r>
              <w:t>Y</w:t>
            </w:r>
            <w:r w:rsidRPr="00FA24DB">
              <w:rPr>
                <w:lang w:val="ru-RU"/>
              </w:rPr>
              <w:t>,</w:t>
            </w:r>
            <w:r>
              <w:t>Z</w:t>
            </w:r>
            <w:r>
              <w:rPr>
                <w:lang w:val="ru-RU"/>
              </w:rPr>
              <w:t>)</w:t>
            </w:r>
          </w:p>
        </w:tc>
      </w:tr>
      <w:tr w:rsidR="005B2869" w:rsidRPr="00D84128" w14:paraId="7CAFF806" w14:textId="77777777" w:rsidTr="00F41410">
        <w:tc>
          <w:tcPr>
            <w:tcW w:w="1843" w:type="dxa"/>
            <w:vAlign w:val="center"/>
          </w:tcPr>
          <w:p w14:paraId="260213B7" w14:textId="77777777" w:rsidR="005B2869" w:rsidRPr="00BF273C" w:rsidRDefault="005B2869" w:rsidP="000C0A53">
            <w:pPr>
              <w:ind w:firstLine="0"/>
              <w:jc w:val="center"/>
            </w:pPr>
            <w:r>
              <w:t>print_theta</w:t>
            </w:r>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D84128"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D84128"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D84128"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D84128"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D84128"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D84128"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D84128"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lastRenderedPageBreak/>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r w:rsidRPr="00BF273C">
              <w:t>X</w:t>
            </w:r>
            <w:r w:rsidRPr="00BF273C">
              <w:rPr>
                <w:lang w:val="ru-RU"/>
              </w:rPr>
              <w:t>,</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D84128"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D84128"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D84128"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D84128"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D84128"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r w:rsidRPr="00BF273C">
              <w:t>RTheta</w:t>
            </w:r>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D84128"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r w:rsidRPr="00BF273C">
              <w:t>RLTheta</w:t>
            </w:r>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D84128"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D84128"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D84128"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D84128"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r w:rsidRPr="00BF273C">
              <w:t>RPhis</w:t>
            </w:r>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D84128"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r w:rsidRPr="00BF273C">
              <w:t>RThetas</w:t>
            </w:r>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D84128"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r>
              <w:rPr>
                <w:lang w:val="ru-RU"/>
              </w:rPr>
              <w:t>hetaPhis</w:t>
            </w:r>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D84128" w14:paraId="3B997B31" w14:textId="77777777" w:rsidTr="00F41410">
        <w:tc>
          <w:tcPr>
            <w:tcW w:w="1843" w:type="dxa"/>
            <w:vAlign w:val="center"/>
          </w:tcPr>
          <w:p w14:paraId="40560A81" w14:textId="28EC18BE" w:rsidR="00A82483" w:rsidRDefault="00A82483" w:rsidP="000C0A53">
            <w:pPr>
              <w:ind w:firstLine="0"/>
              <w:jc w:val="center"/>
            </w:pPr>
            <w:r w:rsidRPr="00A82483">
              <w:t>numeric_force</w:t>
            </w:r>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D84128"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r>
              <w:rPr>
                <w:lang w:val="ru-RU"/>
              </w:rPr>
              <w:t xml:space="preserve">Для МД модели, указывает, что МД модуль будет только </w:t>
            </w:r>
            <w:r w:rsidR="008A4AA8">
              <w:rPr>
                <w:lang w:val="ru-RU"/>
              </w:rPr>
              <w:t>рассчитывать</w:t>
            </w:r>
            <w:r>
              <w:rPr>
                <w:lang w:val="ru-RU"/>
              </w:rPr>
              <w:t xml:space="preserve"> энергию когезии при изменении объема ячейки, без динамического МД расчета</w:t>
            </w:r>
          </w:p>
        </w:tc>
      </w:tr>
      <w:tr w:rsidR="00A61DC2" w:rsidRPr="00D84128" w14:paraId="1EF99ED4" w14:textId="77777777" w:rsidTr="00F41410">
        <w:tc>
          <w:tcPr>
            <w:tcW w:w="1843" w:type="dxa"/>
            <w:vAlign w:val="center"/>
          </w:tcPr>
          <w:p w14:paraId="702237DB" w14:textId="7E0F9F95" w:rsidR="00A61DC2" w:rsidRPr="0038458F" w:rsidRDefault="00A61DC2" w:rsidP="000C0A53">
            <w:pPr>
              <w:ind w:firstLine="0"/>
              <w:jc w:val="center"/>
            </w:pPr>
            <w:r>
              <w:t>Displacement</w:t>
            </w:r>
          </w:p>
        </w:tc>
        <w:tc>
          <w:tcPr>
            <w:tcW w:w="8184" w:type="dxa"/>
          </w:tcPr>
          <w:p w14:paraId="6BC5D141" w14:textId="4B1A3BFF" w:rsidR="00A61DC2" w:rsidRDefault="00A61DC2" w:rsidP="005B2869">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00E20AAB" w:rsidRPr="00A61DC2">
              <w:rPr>
                <w:lang w:val="ru-RU"/>
              </w:rPr>
              <w:t>&lt;</w:t>
            </w:r>
            <w:r w:rsidR="00E20AAB" w:rsidRPr="005C7890">
              <w:rPr>
                <w:lang w:val="ru-RU"/>
              </w:rPr>
              <w:t>[</w:t>
            </w:r>
            <w:r w:rsidR="00E20AAB" w:rsidRPr="00A61DC2">
              <w:rPr>
                <w:i/>
                <w:iCs/>
              </w:rPr>
              <w:t>R</w:t>
            </w:r>
            <w:r w:rsidR="00E20AAB" w:rsidRPr="004568E8">
              <w:rPr>
                <w:lang w:val="ru-RU"/>
              </w:rPr>
              <w:t>(</w:t>
            </w:r>
            <w:r w:rsidR="00E20AAB">
              <w:rPr>
                <w:i/>
                <w:iCs/>
              </w:rPr>
              <w:t>t</w:t>
            </w:r>
            <w:r w:rsidR="00E20AAB" w:rsidRPr="004568E8">
              <w:rPr>
                <w:lang w:val="ru-RU"/>
              </w:rPr>
              <w:t>)</w:t>
            </w:r>
            <w:r w:rsidR="00E20AAB" w:rsidRPr="00A61DC2">
              <w:rPr>
                <w:lang w:val="ru-RU"/>
              </w:rPr>
              <w:t>-</w:t>
            </w:r>
            <w:r w:rsidR="00E20AAB" w:rsidRPr="00A61DC2">
              <w:rPr>
                <w:i/>
                <w:iCs/>
              </w:rPr>
              <w:t>R</w:t>
            </w:r>
            <w:r w:rsidR="00E20AAB" w:rsidRPr="004568E8">
              <w:rPr>
                <w:lang w:val="ru-RU"/>
              </w:rPr>
              <w:t>(</w:t>
            </w:r>
            <w:r w:rsidR="00E20AAB">
              <w:rPr>
                <w:i/>
                <w:iCs/>
              </w:rPr>
              <w:t>t</w:t>
            </w:r>
            <w:r w:rsidR="00E20AAB" w:rsidRPr="004568E8">
              <w:rPr>
                <w:i/>
                <w:iCs/>
                <w:lang w:val="ru-RU"/>
              </w:rPr>
              <w:t>=</w:t>
            </w:r>
            <w:r w:rsidR="00E20AAB" w:rsidRPr="004568E8">
              <w:rPr>
                <w:lang w:val="ru-RU"/>
              </w:rPr>
              <w:t>0)</w:t>
            </w:r>
            <w:r w:rsidR="00E20AAB" w:rsidRPr="005C7890">
              <w:rPr>
                <w:lang w:val="ru-RU"/>
              </w:rPr>
              <w:t>]</w:t>
            </w:r>
            <w:r w:rsidR="00E20AAB" w:rsidRPr="00A61DC2">
              <w:rPr>
                <w:i/>
                <w:iCs/>
                <w:vertAlign w:val="superscript"/>
                <w:lang w:val="ru-RU"/>
              </w:rPr>
              <w:t>N</w:t>
            </w:r>
            <w:r w:rsidR="00E20AAB" w:rsidRPr="00A61DC2">
              <w:rPr>
                <w:lang w:val="ru-RU"/>
              </w:rPr>
              <w:t>&gt;</w:t>
            </w:r>
            <w:r w:rsidR="00E20AAB">
              <w:rPr>
                <w:lang w:val="ru-RU"/>
              </w:rPr>
              <w:t xml:space="preserve"> </w:t>
            </w:r>
            <w:r>
              <w:rPr>
                <w:lang w:val="ru-RU"/>
              </w:rPr>
              <w:t xml:space="preserve">(без указания этого параметра, по умолчанию выводится </w:t>
            </w:r>
            <w:r w:rsidRPr="00A61DC2">
              <w:rPr>
                <w:i/>
                <w:iCs/>
              </w:rPr>
              <w:t>N</w:t>
            </w:r>
            <w:r w:rsidRPr="00A61DC2">
              <w:rPr>
                <w:lang w:val="ru-RU"/>
              </w:rPr>
              <w:t>=1</w:t>
            </w:r>
            <w:r>
              <w:rPr>
                <w:lang w:val="ru-RU"/>
              </w:rPr>
              <w:t>)</w:t>
            </w:r>
          </w:p>
        </w:tc>
      </w:tr>
      <w:tr w:rsidR="005B2869" w:rsidRPr="00D84128" w14:paraId="7ABC3C57" w14:textId="77777777" w:rsidTr="00F41410">
        <w:tc>
          <w:tcPr>
            <w:tcW w:w="1843" w:type="dxa"/>
            <w:vAlign w:val="center"/>
          </w:tcPr>
          <w:p w14:paraId="4E2CAE57" w14:textId="77777777" w:rsidR="005B2869" w:rsidRDefault="005B2869" w:rsidP="000C0A53">
            <w:pPr>
              <w:ind w:firstLine="0"/>
              <w:jc w:val="center"/>
            </w:pPr>
            <w:r w:rsidRPr="0038458F">
              <w:t>print_XYZ</w:t>
            </w:r>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D84128"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r w:rsidRPr="0038458F">
              <w:rPr>
                <w:lang w:val="ru-RU"/>
              </w:rPr>
              <w:t>print_V_XYZ</w:t>
            </w:r>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D84128"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r w:rsidRPr="002438BB">
              <w:rPr>
                <w:lang w:val="ru-RU"/>
              </w:rPr>
              <w:t>print_MC_MD_energy</w:t>
            </w:r>
          </w:p>
        </w:tc>
        <w:tc>
          <w:tcPr>
            <w:tcW w:w="8184" w:type="dxa"/>
          </w:tcPr>
          <w:p w14:paraId="1CE5B404" w14:textId="1CD7F640" w:rsidR="002438BB" w:rsidRDefault="002438BB" w:rsidP="005B2869">
            <w:pPr>
              <w:rPr>
                <w:lang w:val="ru-RU"/>
              </w:rPr>
            </w:pPr>
            <w:r>
              <w:rPr>
                <w:lang w:val="ru-RU"/>
              </w:rPr>
              <w:t>Вывод энергии</w:t>
            </w:r>
            <w:r w:rsidR="004568E8" w:rsidRPr="004568E8">
              <w:rPr>
                <w:lang w:val="ru-RU"/>
              </w:rPr>
              <w:t>,</w:t>
            </w:r>
            <w:r>
              <w:rPr>
                <w:lang w:val="ru-RU"/>
              </w:rPr>
              <w:t xml:space="preserve"> передаваемой из МК в МД</w:t>
            </w:r>
          </w:p>
        </w:tc>
      </w:tr>
      <w:tr w:rsidR="003C2A42" w:rsidRPr="00D84128"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r w:rsidRPr="003C2A42">
              <w:rPr>
                <w:lang w:val="ru-RU"/>
              </w:rPr>
              <w:lastRenderedPageBreak/>
              <w:t>print_LAMMPS</w:t>
            </w:r>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Pr>
                <w:rStyle w:val="FootnoteReference"/>
              </w:rPr>
              <w:footnoteReference w:id="18"/>
            </w:r>
          </w:p>
        </w:tc>
      </w:tr>
    </w:tbl>
    <w:p w14:paraId="01C9FA2D" w14:textId="77777777" w:rsidR="005E4D02" w:rsidRDefault="005E4D02" w:rsidP="00F87CE8">
      <w:pPr>
        <w:rPr>
          <w:lang w:val="ru-RU"/>
        </w:rPr>
      </w:pPr>
    </w:p>
    <w:p w14:paraId="3C8F32BE" w14:textId="77777777" w:rsidR="003C2A42" w:rsidRDefault="003C2A42" w:rsidP="003C2A42">
      <w:pPr>
        <w:rPr>
          <w:lang w:val="ru-RU"/>
        </w:rPr>
      </w:pPr>
      <w:r>
        <w:rPr>
          <w:lang w:val="ru-RU"/>
        </w:rPr>
        <w:br/>
      </w:r>
    </w:p>
    <w:p w14:paraId="5C9A64D0" w14:textId="5B7DFD27" w:rsidR="003C2A42" w:rsidRPr="003C2A42" w:rsidRDefault="003C2A42" w:rsidP="003C2A42">
      <w:pPr>
        <w:rPr>
          <w:lang w:val="ru-RU"/>
        </w:rPr>
      </w:pPr>
      <w:r>
        <w:rPr>
          <w:lang w:val="ru-RU"/>
        </w:rPr>
        <w:t xml:space="preserve">Маркер </w:t>
      </w:r>
      <w:r w:rsidRPr="003C2A42">
        <w:rPr>
          <w:lang w:val="ru-RU"/>
        </w:rPr>
        <w:t>print_LAMMPS</w:t>
      </w:r>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Pr>
          <w:rStyle w:val="FootnoteReference"/>
        </w:rPr>
        <w:footnoteReference w:id="19"/>
      </w:r>
      <w:r w:rsidRPr="003C2A42">
        <w:rPr>
          <w:lang w:val="ru-RU"/>
        </w:rPr>
        <w:t xml:space="preserve">: </w:t>
      </w:r>
      <w:r>
        <w:rPr>
          <w:lang w:val="ru-RU"/>
        </w:rPr>
        <w:t xml:space="preserve">real, </w:t>
      </w:r>
      <w:r w:rsidRPr="003C2A42">
        <w:t>metal</w:t>
      </w:r>
      <w:r w:rsidRPr="003C2A42">
        <w:rPr>
          <w:lang w:val="ru-RU"/>
        </w:rPr>
        <w:t xml:space="preserve">, </w:t>
      </w:r>
      <w:r w:rsidRPr="003C2A42">
        <w:t>lj</w:t>
      </w:r>
      <w:r>
        <w:rPr>
          <w:lang w:val="ru-RU"/>
        </w:rPr>
        <w:t xml:space="preserve">, </w:t>
      </w:r>
      <w:r>
        <w:t>si</w:t>
      </w:r>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nano.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т.е.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77777777" w:rsidR="00DD268D" w:rsidRDefault="00DD268D" w:rsidP="00DD268D">
      <w:pPr>
        <w:spacing w:after="0" w:line="240" w:lineRule="auto"/>
      </w:pPr>
      <w:r>
        <w:t>Energy  ! To print specta out</w:t>
      </w:r>
    </w:p>
    <w:p w14:paraId="27B2FDB4" w14:textId="77777777" w:rsidR="00DD268D" w:rsidRDefault="00DD268D" w:rsidP="00DD268D">
      <w:pPr>
        <w:spacing w:after="0" w:line="240" w:lineRule="auto"/>
      </w:pPr>
      <w:r>
        <w:t>T           ! use logscale (T=true, F=false)</w:t>
      </w:r>
    </w:p>
    <w:p w14:paraId="18BBB3FE" w14:textId="77777777" w:rsidR="00DD268D" w:rsidRDefault="00DD268D" w:rsidP="00DD268D">
      <w:pPr>
        <w:spacing w:after="0" w:line="240" w:lineRule="auto"/>
        <w:ind w:left="284" w:firstLine="0"/>
      </w:pPr>
      <w:r>
        <w:t>1.0d0   1.0d</w:t>
      </w:r>
      <w:r w:rsidRPr="00D25F97">
        <w:t>3</w:t>
      </w:r>
      <w:r>
        <w:t xml:space="preserve">  1.0d-1</w:t>
      </w:r>
      <w:r>
        <w:tab/>
        <w:t>! Start grid, End grid, Step coeff</w:t>
      </w:r>
    </w:p>
    <w:p w14:paraId="73F4C354" w14:textId="77777777" w:rsidR="00AA5F86" w:rsidRPr="00AA5F86" w:rsidRDefault="00AA5F86" w:rsidP="00DD268D">
      <w:pPr>
        <w:spacing w:after="0" w:line="240" w:lineRule="auto"/>
        <w:ind w:left="284" w:firstLine="0"/>
      </w:pPr>
      <w:r w:rsidRPr="00AA5F86">
        <w:t>Spectra_Z   ! To print specta out</w:t>
      </w:r>
    </w:p>
    <w:p w14:paraId="0FF6663A" w14:textId="77777777" w:rsidR="00AA5F86" w:rsidRPr="00AA5F86" w:rsidRDefault="00AA5F86" w:rsidP="00DD268D">
      <w:pPr>
        <w:spacing w:after="0" w:line="240" w:lineRule="auto"/>
      </w:pPr>
      <w:r w:rsidRPr="00AA5F86">
        <w:t>F                ! use logscale (T=true, F=false)</w:t>
      </w:r>
    </w:p>
    <w:p w14:paraId="7ABC8A85" w14:textId="77777777" w:rsidR="00AA5F86" w:rsidRDefault="00AA5F86" w:rsidP="00DD268D">
      <w:pPr>
        <w:spacing w:after="0" w:line="240" w:lineRule="auto"/>
      </w:pPr>
      <w:r w:rsidRPr="00AA5F86">
        <w:t>-1.0d3   1.0d3  1.0d3           ! Start grid, End grid, Step coeff</w:t>
      </w:r>
    </w:p>
    <w:p w14:paraId="2E1B0D26" w14:textId="77777777"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Т.е.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5ED435F5" w14:textId="77777777" w:rsidR="00152808" w:rsidRDefault="00152808" w:rsidP="00F87CE8">
      <w:pPr>
        <w:rPr>
          <w:i/>
          <w:lang w:val="ru-RU"/>
        </w:rPr>
      </w:pPr>
      <w:r w:rsidRPr="00152808">
        <w:rPr>
          <w:i/>
          <w:lang w:val="ru-RU"/>
        </w:rPr>
        <w:lastRenderedPageBreak/>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77777777"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8E0E0C">
        <w:t>Figure</w:t>
      </w:r>
      <w:r w:rsidR="008E0E0C" w:rsidRPr="008E0E0C">
        <w:rPr>
          <w:lang w:val="ru-RU"/>
        </w:rPr>
        <w:t xml:space="preserve"> 6</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т.п.,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7" w:name="_Toc93747230"/>
      <w:r w:rsidRPr="00CB3AA2">
        <w:rPr>
          <w:lang w:val="ru-RU"/>
        </w:rPr>
        <w:t>Общение с программой налету ч</w:t>
      </w:r>
      <w:r w:rsidR="008B10AF">
        <w:rPr>
          <w:lang w:val="ru-RU"/>
        </w:rPr>
        <w:t>е</w:t>
      </w:r>
      <w:r w:rsidRPr="00CB3AA2">
        <w:rPr>
          <w:lang w:val="ru-RU"/>
        </w:rPr>
        <w:t xml:space="preserve">рез файл </w:t>
      </w:r>
      <w:r w:rsidR="005E4D02">
        <w:t>Co</w:t>
      </w:r>
      <w:r w:rsidRPr="00CB3AA2">
        <w:t>munication</w:t>
      </w:r>
      <w:r w:rsidRPr="00CB3AA2">
        <w:rPr>
          <w:lang w:val="ru-RU"/>
        </w:rPr>
        <w:t>.</w:t>
      </w:r>
      <w:r w:rsidRPr="00CB3AA2">
        <w:t>txt</w:t>
      </w:r>
      <w:bookmarkEnd w:id="47"/>
      <w:r w:rsidRPr="00CB3AA2">
        <w:rPr>
          <w:lang w:val="ru-RU"/>
        </w:rPr>
        <w:t xml:space="preserve"> </w:t>
      </w:r>
    </w:p>
    <w:p w14:paraId="79E3F906" w14:textId="77777777" w:rsidR="008A2DAC" w:rsidRPr="008A2DAC" w:rsidRDefault="005058A2" w:rsidP="00F87CE8">
      <w:pPr>
        <w:rPr>
          <w:lang w:val="ru-RU"/>
        </w:rPr>
      </w:pPr>
      <w:r w:rsidRPr="005058A2">
        <w:rPr>
          <w:lang w:val="ru-RU"/>
        </w:rPr>
        <w:t>Некоторые параметры программы можно поменять прямо налету во время расчета, т.е.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r w:rsidRPr="00240CCE">
        <w:rPr>
          <w:color w:val="1F497D" w:themeColor="text2"/>
        </w:rPr>
        <w:t>Com</w:t>
      </w:r>
      <w:r w:rsidR="005058A2" w:rsidRPr="00240CCE">
        <w:rPr>
          <w:color w:val="1F497D" w:themeColor="text2"/>
        </w:rPr>
        <w:t>unication</w:t>
      </w:r>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D84128"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задать полное время расчет, в фс.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фс, независимо от того, что изначально было указано во входном файле</w:t>
            </w:r>
          </w:p>
        </w:tc>
      </w:tr>
      <w:tr w:rsidR="005546C9" w:rsidRPr="00D84128"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по времени, в фс</w:t>
            </w:r>
          </w:p>
        </w:tc>
      </w:tr>
      <w:tr w:rsidR="005546C9" w:rsidRPr="00D841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фс</w:t>
            </w:r>
          </w:p>
        </w:tc>
      </w:tr>
      <w:tr w:rsidR="005546C9" w:rsidRPr="00D84128"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8" w:name="_Toc93747231"/>
      <w:r w:rsidRPr="00CB3AA2">
        <w:t>Выходные данные</w:t>
      </w:r>
      <w:r w:rsidR="00CB3AA2">
        <w:t>: OUTPUT</w:t>
      </w:r>
      <w:bookmarkEnd w:id="48"/>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target]_[particle]_[energy]_[number of bunches]</w:t>
      </w:r>
    </w:p>
    <w:p w14:paraId="77E8A132" w14:textId="77777777" w:rsidR="00F70473" w:rsidRPr="00F70473" w:rsidRDefault="00F70473" w:rsidP="00F87CE8">
      <w:pPr>
        <w:rPr>
          <w:lang w:val="ru-RU"/>
        </w:rPr>
      </w:pPr>
      <w:r>
        <w:rPr>
          <w:lang w:val="ru-RU"/>
        </w:rPr>
        <w:lastRenderedPageBreak/>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4A27F9" w:rsidRDefault="00F70473" w:rsidP="00F87CE8">
      <w:r>
        <w:rPr>
          <w:lang w:val="ru-RU"/>
        </w:rPr>
        <w:t>Например</w:t>
      </w:r>
      <w:r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77777777" w:rsidR="00F70473" w:rsidRPr="00921F3E" w:rsidRDefault="00F70473" w:rsidP="00F87CE8">
      <w:r w:rsidRPr="00F70473">
        <w:rPr>
          <w:lang w:val="ru-RU"/>
        </w:rPr>
        <w:t>При</w:t>
      </w:r>
      <w:r w:rsidRPr="004A27F9">
        <w:t xml:space="preserve"> </w:t>
      </w:r>
      <w:r>
        <w:rPr>
          <w:lang w:val="ru-RU"/>
        </w:rPr>
        <w:t>повторном</w:t>
      </w:r>
      <w:r w:rsidRPr="004A27F9">
        <w:t xml:space="preserve"> </w:t>
      </w:r>
      <w:r>
        <w:rPr>
          <w:lang w:val="ru-RU"/>
        </w:rPr>
        <w:t>запуске</w:t>
      </w:r>
      <w:r w:rsidRPr="004A27F9">
        <w:t xml:space="preserve"> </w:t>
      </w:r>
      <w:r>
        <w:rPr>
          <w:lang w:val="ru-RU"/>
        </w:rPr>
        <w:t>программы</w:t>
      </w:r>
      <w:r w:rsidRPr="004A27F9">
        <w:t xml:space="preserve"> </w:t>
      </w:r>
      <w:r>
        <w:rPr>
          <w:lang w:val="ru-RU"/>
        </w:rPr>
        <w:t>с</w:t>
      </w:r>
      <w:r w:rsidRPr="004A27F9">
        <w:t xml:space="preserve"> </w:t>
      </w:r>
      <w:r>
        <w:rPr>
          <w:lang w:val="ru-RU"/>
        </w:rPr>
        <w:t>теми</w:t>
      </w:r>
      <w:r w:rsidRPr="004A27F9">
        <w:t xml:space="preserve"> </w:t>
      </w:r>
      <w:r>
        <w:rPr>
          <w:lang w:val="ru-RU"/>
        </w:rPr>
        <w:t>же</w:t>
      </w:r>
      <w:r w:rsidRPr="004A27F9">
        <w:t xml:space="preserve"> </w:t>
      </w:r>
      <w:r>
        <w:rPr>
          <w:lang w:val="ru-RU"/>
        </w:rPr>
        <w:t>параметрами</w:t>
      </w:r>
      <w:r w:rsidRPr="004A27F9">
        <w:t xml:space="preserve">, </w:t>
      </w:r>
      <w:r>
        <w:rPr>
          <w:lang w:val="ru-RU"/>
        </w:rPr>
        <w:t>следующая</w:t>
      </w:r>
      <w:r w:rsidRPr="004A27F9">
        <w:t xml:space="preserve"> </w:t>
      </w:r>
      <w:r>
        <w:rPr>
          <w:lang w:val="ru-RU"/>
        </w:rPr>
        <w:t>папка</w:t>
      </w:r>
      <w:r w:rsidRPr="004A27F9">
        <w:t xml:space="preserve"> </w:t>
      </w:r>
      <w:r>
        <w:rPr>
          <w:lang w:val="ru-RU"/>
        </w:rPr>
        <w:t>будет</w:t>
      </w:r>
      <w:r w:rsidRPr="004A27F9">
        <w:t xml:space="preserve"> </w:t>
      </w:r>
      <w:r>
        <w:rPr>
          <w:lang w:val="ru-RU"/>
        </w:rPr>
        <w:t>называться</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1, </w:t>
      </w:r>
      <w:r w:rsidRPr="00F70473">
        <w:rPr>
          <w:lang w:val="ru-RU"/>
        </w:rPr>
        <w:t>затем</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2 </w:t>
      </w:r>
      <w:r w:rsidRPr="00F70473">
        <w:rPr>
          <w:lang w:val="ru-RU"/>
        </w:rPr>
        <w:t>и</w:t>
      </w:r>
      <w:r w:rsidRPr="004A27F9">
        <w:t xml:space="preserve"> </w:t>
      </w:r>
      <w:r w:rsidRPr="00F70473">
        <w:rPr>
          <w:lang w:val="ru-RU"/>
        </w:rPr>
        <w:t>т</w:t>
      </w:r>
      <w:r w:rsidRPr="004A27F9">
        <w:t>.</w:t>
      </w:r>
      <w:r w:rsidRPr="00F70473">
        <w:rPr>
          <w:lang w:val="ru-RU"/>
        </w:rPr>
        <w:t>д</w:t>
      </w:r>
      <w:r w:rsidRPr="004A27F9">
        <w:t>.</w:t>
      </w:r>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r w:rsidR="00E32689">
        <w:rPr>
          <w:lang w:val="ru-RU"/>
        </w:rPr>
        <w:t>файл</w:t>
      </w:r>
      <w:r w:rsidR="00E32689" w:rsidRPr="00E32689">
        <w:rPr>
          <w:lang w:val="ru-RU"/>
        </w:rPr>
        <w:t xml:space="preserve"> </w:t>
      </w:r>
      <w:r w:rsidR="00E32689" w:rsidRPr="006729C9">
        <w:rPr>
          <w:color w:val="1F497D" w:themeColor="text2"/>
          <w:lang w:val="ru-RU"/>
        </w:rPr>
        <w:t>!</w:t>
      </w:r>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потенциалы ионизации, времена распадов и т.д.</w:t>
      </w:r>
      <w:r w:rsidR="00E32689" w:rsidRPr="00E32689">
        <w:rPr>
          <w:lang w:val="ru-RU"/>
        </w:rPr>
        <w:t>)</w:t>
      </w:r>
      <w:r w:rsidR="00E32689">
        <w:rPr>
          <w:lang w:val="ru-RU"/>
        </w:rPr>
        <w:t xml:space="preserve">, а так же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во время выполнении программы, через файл </w:t>
      </w:r>
      <w:r w:rsidRPr="006729C9">
        <w:rPr>
          <w:color w:val="1F497D" w:themeColor="text2"/>
        </w:rPr>
        <w:t>Com</w:t>
      </w:r>
      <w:r w:rsidR="00E32689" w:rsidRPr="006729C9">
        <w:rPr>
          <w:color w:val="1F497D" w:themeColor="text2"/>
        </w:rPr>
        <w:t>unication</w:t>
      </w:r>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r w:rsidRPr="006729C9">
        <w:rPr>
          <w:color w:val="1F497D" w:themeColor="text2"/>
        </w:rPr>
        <w:t>Comunication</w:t>
      </w:r>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dat</w:t>
      </w:r>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particle</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налетающая частица, например, </w:t>
      </w:r>
      <w:r w:rsidR="005A0F05">
        <w:t>electron</w:t>
      </w:r>
      <w:r w:rsidR="005A0F05" w:rsidRPr="005A0F05">
        <w:rPr>
          <w:lang w:val="ru-RU"/>
        </w:rPr>
        <w:t xml:space="preserve">, </w:t>
      </w:r>
      <w:r w:rsidR="005A0F05">
        <w:t>Au</w:t>
      </w:r>
      <w:r w:rsidR="005A0F05" w:rsidRPr="00AD213D">
        <w:rPr>
          <w:lang w:val="ru-RU"/>
        </w:rPr>
        <w:t xml:space="preserve">, </w:t>
      </w:r>
      <w:r w:rsidR="005A0F05">
        <w:t>hole</w:t>
      </w:r>
      <w:r w:rsidR="005A0F05" w:rsidRPr="00AD213D">
        <w:rPr>
          <w:lang w:val="ru-RU"/>
        </w:rPr>
        <w:t xml:space="preserve">, </w:t>
      </w:r>
      <w:r w:rsidR="005A0F05">
        <w:t>etc</w:t>
      </w:r>
      <w:r w:rsidR="005A0F05" w:rsidRPr="00AD213D">
        <w:rPr>
          <w:lang w:val="ru-RU"/>
        </w:rPr>
        <w:t>.</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т.п.</w:t>
      </w:r>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lastRenderedPageBreak/>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r w:rsidR="0063216A" w:rsidRPr="005A0F05">
        <w:t>SiO</w:t>
      </w:r>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r w:rsidR="0063216A" w:rsidRPr="005A0F05">
        <w:t>dat</w:t>
      </w:r>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r>
        <w:rPr>
          <w:lang w:val="ru-RU"/>
        </w:rPr>
        <w:t xml:space="preserve">Внутри файлов,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r>
        <w:t>gnuplot</w:t>
      </w:r>
      <w:r w:rsidRPr="004A27F9">
        <w:rPr>
          <w:rStyle w:val="FootnoteReference"/>
        </w:rPr>
        <w:footnoteReference w:id="20"/>
      </w:r>
      <w:r>
        <w:rPr>
          <w:lang w:val="ru-RU"/>
        </w:rPr>
        <w:t xml:space="preserve">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r>
        <w:t>gnuplot</w:t>
      </w:r>
      <w:r>
        <w:rPr>
          <w:lang w:val="ru-RU"/>
        </w:rPr>
        <w:t xml:space="preserve">, и прописаны к нему пути в системе, код так же исполнит эти скрипты, которые вызовут гнуплот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r w:rsidR="00D57B86" w:rsidRPr="00D57B86">
        <w:rPr>
          <w:color w:val="1F497D" w:themeColor="text2"/>
        </w:rPr>
        <w:t>dat</w:t>
      </w:r>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me_eff</w:t>
      </w:r>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гнуплот скрипт (файлы с расширениями </w:t>
      </w:r>
      <w:r w:rsidR="00113105">
        <w:t>cmd</w:t>
      </w:r>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r w:rsidR="00113105">
        <w:t>sh</w:t>
      </w:r>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гнуплот,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в однозонном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5C7BD9" w:rsidRDefault="00DE086F" w:rsidP="00F87CE8">
      <w:pPr>
        <w:rPr>
          <w:lang w:val="ru-RU"/>
        </w:rPr>
      </w:pPr>
      <w:r w:rsidRPr="00DE086F">
        <w:t>Time</w:t>
      </w:r>
      <w:r w:rsidRPr="005C7BD9">
        <w:rPr>
          <w:lang w:val="ru-RU"/>
        </w:rPr>
        <w:t xml:space="preserve"> (</w:t>
      </w:r>
      <w:r>
        <w:rPr>
          <w:lang w:val="ru-RU"/>
        </w:rPr>
        <w:t>фс</w:t>
      </w:r>
      <w:r w:rsidRPr="005C7BD9">
        <w:rPr>
          <w:lang w:val="ru-RU"/>
        </w:rPr>
        <w:t xml:space="preserve">)   </w:t>
      </w:r>
      <w:r w:rsidRPr="00DE086F">
        <w:t>Nph</w:t>
      </w:r>
      <w:r w:rsidRPr="005C7BD9">
        <w:rPr>
          <w:lang w:val="ru-RU"/>
        </w:rPr>
        <w:t xml:space="preserve"> </w:t>
      </w:r>
      <w:r w:rsidRPr="00DE086F">
        <w:t>Ne</w:t>
      </w:r>
      <w:r w:rsidRPr="005C7BD9">
        <w:rPr>
          <w:lang w:val="ru-RU"/>
        </w:rPr>
        <w:t xml:space="preserve"> </w:t>
      </w:r>
      <w:r w:rsidRPr="00DE086F">
        <w:t>Nh</w:t>
      </w:r>
      <w:r w:rsidRPr="005C7BD9">
        <w:rPr>
          <w:lang w:val="ru-RU"/>
        </w:rPr>
        <w:t xml:space="preserve">  </w:t>
      </w:r>
      <w:r w:rsidRPr="00DE086F">
        <w:t>Np</w:t>
      </w:r>
      <w:r w:rsidRPr="005C7BD9">
        <w:rPr>
          <w:lang w:val="ru-RU"/>
        </w:rPr>
        <w:t xml:space="preserve">  </w:t>
      </w:r>
      <w:r w:rsidRPr="00DE086F">
        <w:t>Eph</w:t>
      </w:r>
      <w:r w:rsidRPr="005C7BD9">
        <w:rPr>
          <w:lang w:val="ru-RU"/>
        </w:rPr>
        <w:t xml:space="preserve"> </w:t>
      </w:r>
      <w:r w:rsidRPr="00DE086F">
        <w:t>Ee</w:t>
      </w:r>
      <w:r w:rsidRPr="005C7BD9">
        <w:rPr>
          <w:lang w:val="ru-RU"/>
        </w:rPr>
        <w:t xml:space="preserve">  </w:t>
      </w:r>
      <w:r w:rsidRPr="00DE086F">
        <w:t>Eh</w:t>
      </w:r>
      <w:r w:rsidRPr="005C7BD9">
        <w:rPr>
          <w:lang w:val="ru-RU"/>
        </w:rPr>
        <w:t>_</w:t>
      </w:r>
      <w:r w:rsidRPr="00DE086F">
        <w:t>kin</w:t>
      </w:r>
      <w:r w:rsidRPr="005C7BD9">
        <w:rPr>
          <w:lang w:val="ru-RU"/>
        </w:rPr>
        <w:t xml:space="preserve">  </w:t>
      </w:r>
      <w:r w:rsidRPr="00DE086F">
        <w:t>Eh</w:t>
      </w:r>
      <w:r w:rsidRPr="005C7BD9">
        <w:rPr>
          <w:lang w:val="ru-RU"/>
        </w:rPr>
        <w:t>_</w:t>
      </w:r>
      <w:r w:rsidRPr="00DE086F">
        <w:t>pot</w:t>
      </w:r>
      <w:r w:rsidRPr="005C7BD9">
        <w:rPr>
          <w:lang w:val="ru-RU"/>
        </w:rPr>
        <w:t xml:space="preserve">  </w:t>
      </w:r>
      <w:r w:rsidRPr="00DE086F">
        <w:t>Ep</w:t>
      </w:r>
      <w:r w:rsidRPr="005C7BD9">
        <w:rPr>
          <w:lang w:val="ru-RU"/>
        </w:rPr>
        <w:t xml:space="preserve">  </w:t>
      </w:r>
      <w:r w:rsidRPr="00DE086F">
        <w:t>Eat</w:t>
      </w:r>
      <w:r w:rsidRPr="005C7BD9">
        <w:rPr>
          <w:lang w:val="ru-RU"/>
        </w:rPr>
        <w:t xml:space="preserve">  </w:t>
      </w:r>
      <w:r w:rsidRPr="00DE086F">
        <w:t>Etot</w:t>
      </w:r>
      <w:r w:rsidRPr="005C7BD9">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фс</w:t>
      </w:r>
    </w:p>
    <w:p w14:paraId="3C838A73" w14:textId="77777777" w:rsidR="00DE086F" w:rsidRPr="00DE086F" w:rsidRDefault="00DE086F" w:rsidP="00F87CE8">
      <w:pPr>
        <w:rPr>
          <w:lang w:val="ru-RU"/>
        </w:rPr>
      </w:pPr>
      <w:r w:rsidRPr="00DE086F">
        <w:t>Nph</w:t>
      </w:r>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r w:rsidRPr="00DE086F">
        <w:t>Nh</w:t>
      </w:r>
      <w:r w:rsidRPr="00DE086F">
        <w:rPr>
          <w:lang w:val="ru-RU"/>
        </w:rPr>
        <w:t xml:space="preserve">  </w:t>
      </w:r>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т.е.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r w:rsidRPr="00DE086F">
        <w:t>Np</w:t>
      </w:r>
      <w:r w:rsidRPr="00DE086F">
        <w:rPr>
          <w:lang w:val="ru-RU"/>
        </w:rPr>
        <w:t xml:space="preserve">  </w:t>
      </w:r>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r w:rsidRPr="00DE086F">
        <w:t>Ee</w:t>
      </w:r>
      <w:r w:rsidRPr="00DE086F">
        <w:rPr>
          <w:lang w:val="ru-RU"/>
        </w:rPr>
        <w:t xml:space="preserve">  </w:t>
      </w:r>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r w:rsidRPr="00DE086F">
        <w:t>kin</w:t>
      </w:r>
      <w:r w:rsidRPr="00DE086F">
        <w:rPr>
          <w:lang w:val="ru-RU"/>
        </w:rPr>
        <w:t xml:space="preserve">  </w:t>
      </w:r>
      <w:r>
        <w:rPr>
          <w:lang w:val="ru-RU"/>
        </w:rPr>
        <w:t>–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r w:rsidRPr="00DE086F">
        <w:t>pot</w:t>
      </w:r>
      <w:r w:rsidRPr="00DE086F">
        <w:rPr>
          <w:lang w:val="ru-RU"/>
        </w:rPr>
        <w:t xml:space="preserve">  </w:t>
      </w:r>
      <w:r>
        <w:rPr>
          <w:lang w:val="ru-RU"/>
        </w:rPr>
        <w:t>– потенциальная энергия дырок (эВ)</w:t>
      </w:r>
    </w:p>
    <w:p w14:paraId="6B4294A1" w14:textId="77777777" w:rsidR="00DE086F" w:rsidRPr="00DE086F" w:rsidRDefault="00DE086F" w:rsidP="00F87CE8">
      <w:pPr>
        <w:rPr>
          <w:lang w:val="ru-RU"/>
        </w:rPr>
      </w:pPr>
      <w:r w:rsidRPr="00DE086F">
        <w:t>Ep</w:t>
      </w:r>
      <w:r w:rsidRPr="00DE086F">
        <w:rPr>
          <w:lang w:val="ru-RU"/>
        </w:rPr>
        <w:t xml:space="preserve">  </w:t>
      </w:r>
      <w:r w:rsidR="003A1CE1">
        <w:rPr>
          <w:lang w:val="ru-RU"/>
        </w:rPr>
        <w:t>– полная энергия позитронов(эВ)</w:t>
      </w:r>
    </w:p>
    <w:p w14:paraId="744CDA93" w14:textId="77777777" w:rsidR="00DE086F" w:rsidRPr="00DE086F" w:rsidRDefault="00DE086F" w:rsidP="00F87CE8">
      <w:pPr>
        <w:rPr>
          <w:lang w:val="ru-RU"/>
        </w:rPr>
      </w:pPr>
      <w:r w:rsidRPr="00DE086F">
        <w:t>Eat</w:t>
      </w:r>
      <w:r w:rsidRPr="00DE086F">
        <w:rPr>
          <w:lang w:val="ru-RU"/>
        </w:rPr>
        <w:t xml:space="preserve">  </w:t>
      </w:r>
      <w:r w:rsidR="003A1CE1">
        <w:rPr>
          <w:lang w:val="ru-RU"/>
        </w:rPr>
        <w:t>– полная энергия переданная атомам (эВ)</w:t>
      </w:r>
    </w:p>
    <w:p w14:paraId="436A1D6F" w14:textId="77777777" w:rsidR="00DE086F" w:rsidRDefault="00DE086F" w:rsidP="00F87CE8">
      <w:pPr>
        <w:rPr>
          <w:lang w:val="ru-RU"/>
        </w:rPr>
      </w:pPr>
      <w:r w:rsidRPr="00DE086F">
        <w:t>Etot</w:t>
      </w:r>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т.е. может использоваться для тестов программы.</w:t>
      </w:r>
    </w:p>
    <w:p w14:paraId="58F7F1AE" w14:textId="77777777" w:rsidR="003A1CE1" w:rsidRDefault="00291A8B" w:rsidP="00F87CE8">
      <w:pPr>
        <w:rPr>
          <w:lang w:val="ru-RU"/>
        </w:rPr>
      </w:pPr>
      <w:r>
        <w:rPr>
          <w:lang w:val="ru-RU"/>
        </w:rPr>
        <w:lastRenderedPageBreak/>
        <w:t xml:space="preserve">В дополнение к этому файлу ТРЕКИС создаёт гнуплотовские скрипты (файлы с расширениями </w:t>
      </w:r>
      <w:r>
        <w:t>cmd</w:t>
      </w:r>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r>
        <w:t>sh</w:t>
      </w:r>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гнуплот, созданные графики в </w:t>
      </w:r>
      <w:r w:rsidR="005B090F">
        <w:rPr>
          <w:lang w:val="ru-RU"/>
        </w:rPr>
        <w:t xml:space="preserve">указанном </w:t>
      </w:r>
      <w:r>
        <w:rPr>
          <w:lang w:val="ru-RU"/>
        </w:rPr>
        <w:t xml:space="preserve">формате будут называться: </w:t>
      </w:r>
      <w:r w:rsidRPr="005B090F">
        <w:rPr>
          <w:color w:val="1F497D" w:themeColor="text2"/>
          <w:lang w:val="ru-RU"/>
        </w:rPr>
        <w:t>OUTPUT_total_[</w:t>
      </w:r>
      <w:r w:rsidRPr="005B090F">
        <w:rPr>
          <w:i/>
          <w:color w:val="1F497D" w:themeColor="text2"/>
        </w:rPr>
        <w:t>quantity</w:t>
      </w:r>
      <w:r w:rsidRPr="005B090F">
        <w:rPr>
          <w:color w:val="1F497D" w:themeColor="text2"/>
          <w:lang w:val="ru-RU"/>
        </w:rPr>
        <w:t>]_in_[</w:t>
      </w:r>
      <w:r w:rsidRPr="005B090F">
        <w:rPr>
          <w:i/>
          <w:color w:val="1F497D" w:themeColor="text2"/>
        </w:rPr>
        <w:t>matter</w:t>
      </w:r>
      <w:r w:rsidRPr="005B090F">
        <w:rPr>
          <w:color w:val="1F497D" w:themeColor="text2"/>
          <w:lang w:val="ru-RU"/>
        </w:rPr>
        <w:t>].</w:t>
      </w:r>
      <w:r w:rsidR="005B090F" w:rsidRPr="005B090F">
        <w:rPr>
          <w:color w:val="1F497D" w:themeColor="text2"/>
          <w:lang w:val="ru-RU"/>
        </w:rPr>
        <w:t>[</w:t>
      </w:r>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r w:rsidRPr="005B090F">
        <w:t>png</w:t>
      </w:r>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above_cutoff</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r w:rsidR="0010444B" w:rsidRPr="0010444B">
        <w:rPr>
          <w:i/>
        </w:rPr>
        <w:t>E</w:t>
      </w:r>
      <w:r w:rsidR="0010444B" w:rsidRPr="0010444B">
        <w:rPr>
          <w:i/>
          <w:vertAlign w:val="subscript"/>
        </w:rPr>
        <w:t>cutoff</w:t>
      </w:r>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r w:rsidR="0010444B" w:rsidRPr="004A51E1">
        <w:rPr>
          <w:color w:val="1F497D" w:themeColor="text2"/>
        </w:rPr>
        <w:t>dat</w:t>
      </w:r>
      <w:r w:rsidR="0010444B" w:rsidRPr="0010444B">
        <w:rPr>
          <w:lang w:val="ru-RU"/>
        </w:rPr>
        <w:t>, за</w:t>
      </w:r>
      <w:r w:rsidR="0010444B">
        <w:rPr>
          <w:lang w:val="ru-RU"/>
        </w:rPr>
        <w:t xml:space="preserve"> исключением того, что тут отсутствует колонка с атомной энергией, т.к.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r w:rsidRPr="0010444B">
        <w:rPr>
          <w:i/>
        </w:rPr>
        <w:t>E</w:t>
      </w:r>
      <w:r w:rsidRPr="0010444B">
        <w:rPr>
          <w:i/>
          <w:vertAlign w:val="subscript"/>
        </w:rPr>
        <w:t>cutoff</w:t>
      </w:r>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r w:rsidRPr="004A51E1">
        <w:rPr>
          <w:color w:val="1F497D" w:themeColor="text2"/>
        </w:rPr>
        <w:t>dat</w:t>
      </w:r>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r w:rsidR="00291A8B" w:rsidRPr="00291A8B">
        <w:rPr>
          <w:color w:val="1F497D" w:themeColor="text2"/>
        </w:rPr>
        <w:t>dat</w:t>
      </w:r>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r w:rsidR="00291A8B" w:rsidRPr="00291A8B">
        <w:rPr>
          <w:i/>
          <w:lang w:val="ru-RU"/>
        </w:rPr>
        <w:t>particle</w:t>
      </w:r>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77777777"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8E0E0C">
        <w:t>Figure</w:t>
      </w:r>
      <w:r w:rsidR="008E0E0C" w:rsidRPr="004262E5">
        <w:rPr>
          <w:lang w:val="ru-RU"/>
        </w:rPr>
        <w:t xml:space="preserve"> </w:t>
      </w:r>
      <w:r w:rsidR="008E0E0C">
        <w:rPr>
          <w:noProof/>
          <w:lang w:val="ru-RU"/>
        </w:rPr>
        <w:t>7</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нечисленные значения (в частности, пустая строка). С другой стороны, </w:t>
      </w:r>
      <w:r w:rsidR="00337C14">
        <w:t>Gnuplot</w:t>
      </w:r>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D84128" w:rsidP="00F87CE8">
      <w:r>
        <w:lastRenderedPageBreak/>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2.95pt">
            <v:imagedata r:id="rId17" o:title="Origin"/>
          </v:shape>
        </w:pict>
      </w:r>
    </w:p>
    <w:p w14:paraId="2271E878" w14:textId="77777777" w:rsidR="004262E5" w:rsidRDefault="004262E5" w:rsidP="004262E5">
      <w:pPr>
        <w:pStyle w:val="Caption"/>
        <w:rPr>
          <w:lang w:val="ru-RU"/>
        </w:rPr>
      </w:pPr>
      <w:bookmarkStart w:id="49"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8E0E0C">
        <w:rPr>
          <w:noProof/>
          <w:lang w:val="ru-RU"/>
        </w:rPr>
        <w:t>7</w:t>
      </w:r>
      <w:r w:rsidR="009C3A65">
        <w:rPr>
          <w:lang w:val="ru-RU"/>
        </w:rPr>
        <w:fldChar w:fldCharType="end"/>
      </w:r>
      <w:bookmarkEnd w:id="49"/>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r w:rsidR="00F32E2E" w:rsidRPr="00291A8B">
        <w:rPr>
          <w:color w:val="1F497D" w:themeColor="text2"/>
        </w:rPr>
        <w:t>dat</w:t>
      </w:r>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r w:rsidR="00F32E2E" w:rsidRPr="00291A8B">
        <w:rPr>
          <w:i/>
          <w:lang w:val="ru-RU"/>
        </w:rPr>
        <w:t>particle</w:t>
      </w:r>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спектр</w:t>
      </w:r>
      <w:r w:rsidR="00F32E2E">
        <w:rPr>
          <w:lang w:val="ru-RU"/>
        </w:rPr>
        <w:t xml:space="preserve">  – если юзер указал вывод спектров частиц по энергии</w:t>
      </w:r>
      <w:r w:rsidR="00F32E2E" w:rsidRPr="00F32E2E">
        <w:rPr>
          <w:lang w:val="ru-RU"/>
        </w:rPr>
        <w:t xml:space="preserve"> по пространству</w:t>
      </w:r>
      <w:r w:rsidR="00F32E2E">
        <w:rPr>
          <w:lang w:val="ru-RU"/>
        </w:rPr>
        <w:t>. Сетка по энергии при этом задаётся такой, как указана  выводе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44A1502F" w14:textId="77777777" w:rsidR="00337C14" w:rsidRDefault="0010444B" w:rsidP="00F87CE8">
      <w:r w:rsidRPr="0010444B">
        <w:rPr>
          <w:color w:val="1F497D" w:themeColor="text2"/>
        </w:rPr>
        <w:t>10</w:t>
      </w:r>
      <w:r w:rsidR="00F32E2E" w:rsidRPr="00816C76">
        <w:rPr>
          <w:color w:val="1F497D" w:themeColor="text2"/>
        </w:rPr>
        <w:t xml:space="preserve">) </w:t>
      </w:r>
      <w:r w:rsidR="00337C14" w:rsidRPr="00291A8B">
        <w:rPr>
          <w:lang w:val="ru-RU"/>
        </w:rPr>
        <w:t>Множество</w:t>
      </w:r>
      <w:r w:rsidR="00337C14" w:rsidRPr="00337C14">
        <w:t xml:space="preserve"> </w:t>
      </w:r>
      <w:r w:rsidR="00337C14">
        <w:rPr>
          <w:lang w:val="ru-RU"/>
        </w:rPr>
        <w:t>файлов</w:t>
      </w:r>
      <w:r w:rsidR="00337C14" w:rsidRPr="00337C14">
        <w:t xml:space="preserve">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dat</w:t>
      </w:r>
      <w:r w:rsidR="00337C14" w:rsidRPr="00337C14">
        <w:t xml:space="preserve">, </w:t>
      </w:r>
      <w:r w:rsidR="00337C14">
        <w:rPr>
          <w:lang w:val="ru-RU"/>
        </w:rPr>
        <w:t>где</w:t>
      </w:r>
      <w:r w:rsidR="00337C14" w:rsidRPr="00337C14">
        <w:t>:</w:t>
      </w:r>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77777777"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4262E5" w:rsidRPr="005E4D02">
        <w:rPr>
          <w:lang w:val="ru-RU"/>
        </w:rPr>
        <w:t xml:space="preserve">Таблица </w:t>
      </w:r>
      <w:r w:rsidR="004262E5" w:rsidRPr="004262E5">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velo</w:t>
      </w:r>
      <w:r w:rsidR="00C66FB2">
        <w:rPr>
          <w:color w:val="1F497D" w:themeColor="text2"/>
        </w:rPr>
        <w:t>c</w:t>
      </w:r>
      <w:r w:rsidR="001A69A7" w:rsidRPr="001A69A7">
        <w:rPr>
          <w:color w:val="1F497D" w:themeColor="text2"/>
          <w:lang w:val="ru-RU"/>
        </w:rPr>
        <w:t>ity_theta_[</w:t>
      </w:r>
      <w:r w:rsidR="001A69A7" w:rsidRPr="001A69A7">
        <w:rPr>
          <w:i/>
          <w:color w:val="1F497D" w:themeColor="text2"/>
        </w:rPr>
        <w:t>matter</w:t>
      </w:r>
      <w:r w:rsidR="001A69A7" w:rsidRPr="001A69A7">
        <w:rPr>
          <w:color w:val="1F497D" w:themeColor="text2"/>
          <w:lang w:val="ru-RU"/>
        </w:rPr>
        <w:t>].</w:t>
      </w:r>
      <w:r w:rsidR="001A69A7" w:rsidRPr="001A69A7">
        <w:rPr>
          <w:color w:val="1F497D" w:themeColor="text2"/>
        </w:rPr>
        <w:t>dat</w:t>
      </w:r>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r w:rsidR="001A69A7" w:rsidRPr="00291A8B">
        <w:rPr>
          <w:i/>
          <w:lang w:val="ru-RU"/>
        </w:rPr>
        <w:t>particle</w:t>
      </w:r>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58190B90" w14:textId="77777777" w:rsidR="00B54B88" w:rsidRPr="00A74106" w:rsidRDefault="00B54B88" w:rsidP="001A69A7">
      <w:pPr>
        <w:rPr>
          <w:lang w:val="ru-RU"/>
        </w:rPr>
      </w:pPr>
    </w:p>
    <w:p w14:paraId="53DD6A14" w14:textId="77777777"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r w:rsidR="00955551" w:rsidRPr="00955551">
        <w:rPr>
          <w:color w:val="1F497D" w:themeColor="text2"/>
          <w:lang w:val="ru-RU"/>
        </w:rPr>
        <w:t>].[</w:t>
      </w:r>
      <w:r w:rsidR="00955551" w:rsidRPr="00955551">
        <w:rPr>
          <w:i/>
          <w:color w:val="1F497D" w:themeColor="text2"/>
        </w:rPr>
        <w:t>ext</w:t>
      </w:r>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r w:rsidR="00955551" w:rsidRPr="00955551">
        <w:rPr>
          <w:lang w:val="ru-RU"/>
        </w:rPr>
        <w:t xml:space="preserve">4-6: </w:t>
      </w:r>
      <w:r w:rsidR="00955551">
        <w:rPr>
          <w:lang w:val="ru-RU"/>
        </w:rPr>
        <w:t xml:space="preserve">Давление по трем осям </w:t>
      </w:r>
      <w:r w:rsidR="00955551" w:rsidRPr="00955551">
        <w:rPr>
          <w:lang w:val="ru-RU"/>
        </w:rPr>
        <w:t>[</w:t>
      </w:r>
      <w:r w:rsidR="00955551">
        <w:t>GPa</w:t>
      </w:r>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т.е.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r w:rsidR="00356972">
        <w:t>Pxx</w:t>
      </w:r>
      <w:r w:rsidR="00356972" w:rsidRPr="00356972">
        <w:rPr>
          <w:lang w:val="ru-RU"/>
        </w:rPr>
        <w:t>+</w:t>
      </w:r>
      <w:r w:rsidR="00356972">
        <w:t>Pyy</w:t>
      </w:r>
      <w:r w:rsidR="00356972" w:rsidRPr="00356972">
        <w:rPr>
          <w:lang w:val="ru-RU"/>
        </w:rPr>
        <w:t>+</w:t>
      </w:r>
      <w:r w:rsidR="00356972">
        <w:t>Pzz</w:t>
      </w:r>
      <w:r w:rsidR="00356972" w:rsidRPr="00356972">
        <w:rPr>
          <w:lang w:val="ru-RU"/>
        </w:rPr>
        <w:t>)</w:t>
      </w:r>
      <w:r>
        <w:rPr>
          <w:lang w:val="ru-RU"/>
        </w:rPr>
        <w:t xml:space="preserve"> </w:t>
      </w:r>
      <w:r w:rsidRPr="0040278D">
        <w:rPr>
          <w:lang w:val="ru-RU"/>
        </w:rPr>
        <w:t>[</w:t>
      </w:r>
      <w:r>
        <w:t>GPa</w:t>
      </w:r>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r>
        <w:t>Pxx</w:t>
      </w:r>
      <w:r w:rsidRPr="0040278D">
        <w:rPr>
          <w:lang w:val="ru-RU"/>
        </w:rPr>
        <w:t xml:space="preserve">  </w:t>
      </w:r>
      <w:r>
        <w:t>Pxy</w:t>
      </w:r>
      <w:r w:rsidR="00356972">
        <w:rPr>
          <w:lang w:val="ru-RU"/>
        </w:rPr>
        <w:t xml:space="preserve"> </w:t>
      </w:r>
      <w:r>
        <w:t>Pxz</w:t>
      </w:r>
      <w:r w:rsidRPr="0040278D">
        <w:rPr>
          <w:lang w:val="ru-RU"/>
        </w:rPr>
        <w:t xml:space="preserve"> </w:t>
      </w:r>
      <w:r>
        <w:t>Pyx</w:t>
      </w:r>
      <w:r w:rsidRPr="0040278D">
        <w:rPr>
          <w:lang w:val="ru-RU"/>
        </w:rPr>
        <w:t xml:space="preserve"> </w:t>
      </w:r>
      <w:r>
        <w:t>Pyy</w:t>
      </w:r>
      <w:r w:rsidRPr="0040278D">
        <w:rPr>
          <w:lang w:val="ru-RU"/>
        </w:rPr>
        <w:t xml:space="preserve"> </w:t>
      </w:r>
      <w:r>
        <w:t>Pyz</w:t>
      </w:r>
      <w:r w:rsidRPr="0040278D">
        <w:rPr>
          <w:lang w:val="ru-RU"/>
        </w:rPr>
        <w:t xml:space="preserve"> </w:t>
      </w:r>
      <w:r>
        <w:t>Pzx</w:t>
      </w:r>
      <w:r w:rsidRPr="0040278D">
        <w:rPr>
          <w:lang w:val="ru-RU"/>
        </w:rPr>
        <w:t xml:space="preserve"> </w:t>
      </w:r>
      <w:r>
        <w:t>Pzy</w:t>
      </w:r>
      <w:r w:rsidRPr="0040278D">
        <w:rPr>
          <w:lang w:val="ru-RU"/>
        </w:rPr>
        <w:t xml:space="preserve"> </w:t>
      </w:r>
      <w:r>
        <w:t>Pzz</w:t>
      </w:r>
      <w:r w:rsidRPr="0040278D">
        <w:rPr>
          <w:lang w:val="ru-RU"/>
        </w:rPr>
        <w:t xml:space="preserve"> [</w:t>
      </w:r>
      <w:r>
        <w:t>GPa</w:t>
      </w:r>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lastRenderedPageBreak/>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t>Среднее</w:t>
      </w:r>
      <w:r w:rsidRPr="0040278D">
        <w:rPr>
          <w:lang w:val="ru-RU"/>
        </w:rPr>
        <w:t xml:space="preserve"> </w:t>
      </w:r>
      <w:r>
        <w:rPr>
          <w:lang w:val="ru-RU"/>
        </w:rPr>
        <w:t xml:space="preserve">отклонение атомов от их начального положения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т.е. количество колонок будет равно количеству сортов атомов)</w:t>
      </w:r>
    </w:p>
    <w:p w14:paraId="5F5CC640" w14:textId="44195A21" w:rsidR="008B6F79" w:rsidRPr="008B6F79" w:rsidRDefault="008B6F79" w:rsidP="008B6F79">
      <w:pPr>
        <w:pStyle w:val="ListParagraph"/>
        <w:ind w:left="284" w:firstLine="0"/>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r w:rsidR="005C7890" w:rsidRPr="005C7890">
        <w:rPr>
          <w:lang w:val="ru-RU"/>
        </w:rPr>
        <w:t>]</w:t>
      </w:r>
      <w:r w:rsidR="005C7890" w:rsidRPr="00A61DC2">
        <w:rPr>
          <w:i/>
          <w:iCs/>
          <w:vertAlign w:val="superscript"/>
          <w:lang w:val="ru-RU"/>
        </w:rPr>
        <w:t>N</w:t>
      </w:r>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т.е. выводится просто среднее отклонение. Для среднеквадратичного отклонения нужно указать </w:t>
      </w:r>
      <w:r w:rsidRPr="008B6F79">
        <w:rPr>
          <w:i/>
          <w:iCs/>
        </w:rPr>
        <w:t>N</w:t>
      </w:r>
      <w:r>
        <w:t>=2,</w:t>
      </w:r>
      <w:r>
        <w:rPr>
          <w:lang w:val="ru-RU"/>
        </w:rPr>
        <w:t xml:space="preserve"> и т.п</w:t>
      </w:r>
      <w:r>
        <w:t>.</w:t>
      </w:r>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4A27F9">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r w:rsidRPr="00727791">
        <w:rPr>
          <w:color w:val="1F497D" w:themeColor="text2"/>
        </w:rPr>
        <w:t>xyz</w:t>
      </w:r>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xyz</w:t>
      </w:r>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r w:rsidRPr="002438BB">
        <w:rPr>
          <w:lang w:val="ru-RU"/>
        </w:rPr>
        <w:t>print_MC_MD_energy</w:t>
      </w:r>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фс)</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r w:rsidRPr="00DA5962">
        <w:rPr>
          <w:i/>
        </w:rPr>
        <w:t>E</w:t>
      </w:r>
      <w:r w:rsidRPr="00DA5962">
        <w:rPr>
          <w:i/>
          <w:vertAlign w:val="subscript"/>
        </w:rPr>
        <w:t>cutoff</w:t>
      </w:r>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r w:rsidRPr="00DA5962">
        <w:rPr>
          <w:i/>
        </w:rPr>
        <w:t>E</w:t>
      </w:r>
      <w:r w:rsidRPr="00DA5962">
        <w:rPr>
          <w:i/>
          <w:vertAlign w:val="subscript"/>
        </w:rPr>
        <w:t>cutoff</w:t>
      </w:r>
      <w:r>
        <w:rPr>
          <w:lang w:val="ru-RU"/>
        </w:rPr>
        <w:t xml:space="preserve">. При этом атомам передается остаточная кинетическая и потенциальная энергия дырки (равная </w:t>
      </w:r>
      <w:r w:rsidRPr="00DA5962">
        <w:rPr>
          <w:i/>
        </w:rPr>
        <w:t>E</w:t>
      </w:r>
      <w:r w:rsidRPr="00DA5962">
        <w:rPr>
          <w:i/>
          <w:vertAlign w:val="subscript"/>
        </w:rPr>
        <w:t>gap</w:t>
      </w:r>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lastRenderedPageBreak/>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above_cutoff</w:t>
      </w:r>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r w:rsidR="00561B6A" w:rsidRPr="004A51E1">
        <w:rPr>
          <w:color w:val="1F497D" w:themeColor="text2"/>
        </w:rPr>
        <w:t>dat</w:t>
      </w:r>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0" w:name="_Toc93747232"/>
      <w:r w:rsidRPr="00F61930">
        <w:t>References</w:t>
      </w:r>
      <w:bookmarkEnd w:id="50"/>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xml:space="preserve">, 2015th ed. (NUCLEAR ENERGY AGENCY, Organisation for Economic </w:t>
      </w:r>
      <w:r w:rsidRPr="0011067F">
        <w:rPr>
          <w:noProof/>
        </w:rPr>
        <w:lastRenderedPageBreak/>
        <w:t>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 xml:space="preserve">How the Choice of Model Dielectric Function Affects the Calculated </w:t>
      </w:r>
      <w:r w:rsidRPr="0011067F">
        <w:rPr>
          <w:i/>
          <w:iCs/>
          <w:noProof/>
        </w:rPr>
        <w:lastRenderedPageBreak/>
        <w:t>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1" w:name="_Toc93747233"/>
      <w:r>
        <w:rPr>
          <w:lang w:val="ru-RU"/>
        </w:rPr>
        <w:lastRenderedPageBreak/>
        <w:t>Пожелания на будущее</w:t>
      </w:r>
      <w:bookmarkEnd w:id="51"/>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Я бы добавил в Output_total число вышедших электронов, как в Т3, чтобы можно было легко отнормироват</w:t>
      </w:r>
      <w:r>
        <w:rPr>
          <w:lang w:val="ru-RU"/>
        </w:rPr>
        <w:t>ь.</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сэмплированное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2" w:name="_Toc93747234"/>
      <w:r w:rsidRPr="002E73EB">
        <w:rPr>
          <w:lang w:val="ru-RU"/>
        </w:rPr>
        <w:t>Лог изменений</w:t>
      </w:r>
      <w:bookmarkEnd w:id="52"/>
    </w:p>
    <w:p w14:paraId="65211461" w14:textId="77777777" w:rsidR="003A7F8D" w:rsidRPr="00EC05FD" w:rsidRDefault="003A7F8D" w:rsidP="00C802C8">
      <w:pPr>
        <w:ind w:firstLine="0"/>
      </w:pPr>
    </w:p>
    <w:p w14:paraId="274194D3" w14:textId="4FA38EBE"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4AB4F49B" w:rsid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1B18BB5F" w14:textId="44771EF2" w:rsidR="00D84128" w:rsidRPr="00CD643A" w:rsidRDefault="00D84128" w:rsidP="00CD643A">
      <w:pPr>
        <w:pStyle w:val="ListParagraph"/>
        <w:numPr>
          <w:ilvl w:val="0"/>
          <w:numId w:val="47"/>
        </w:numPr>
        <w:rPr>
          <w:lang w:val="ru-RU"/>
        </w:rPr>
      </w:pPr>
      <w:r>
        <w:rPr>
          <w:lang w:val="ru-RU"/>
        </w:rPr>
        <w:t>Добавлены скрипты гнуплота для средних МД энергии, температуры, и атомного смещения.</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r>
        <w:t>Stillenger</w:t>
      </w:r>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r w:rsidRPr="003C2A42">
        <w:rPr>
          <w:lang w:val="ru-RU"/>
        </w:rPr>
        <w:t>print_LAMMPS</w:t>
      </w:r>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lastRenderedPageBreak/>
        <w:t>Исправлен ба</w:t>
      </w:r>
      <w:r>
        <w:rPr>
          <w:lang w:val="ru-RU"/>
        </w:rPr>
        <w:t>г в Комптоновском рассеянии фотона: при рассеянии на валентной зоне должны использоваться атомные сечения (т.к.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r w:rsidR="00921F3E">
        <w:t>meV</w:t>
      </w:r>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Исправлен баг в Оже распада в случае, когда «глубокая» оболочка оказывается слишком близка к дну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ТРЕКИСе: считывание МД параметров из входных данных, МД потенциалы, МД алгоритмы, и т.п.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r w:rsidR="00E55385" w:rsidRPr="00E55385">
        <w:rPr>
          <w:lang w:val="ru-RU"/>
        </w:rPr>
        <w:t>MD_input</w:t>
      </w:r>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Исправление проблемы, возникающей в определении времени рассеяния в случае больше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r>
        <w:t>Comunication</w:t>
      </w:r>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lastRenderedPageBreak/>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Блохом. Т.е. наша модель, на самом деле, работает до очень высоких энергий – вплоть до поправок Линдхарда-Сёрсена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Мермина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Мермина)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Мермина)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Исправлен баг в определении оболочки при ударной ионизации в кампаундах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lastRenderedPageBreak/>
        <w:t xml:space="preserve">Исправлен </w:t>
      </w:r>
      <w:r>
        <w:rPr>
          <w:lang w:val="ru-RU"/>
        </w:rPr>
        <w:t>баг при задании оболочки во время Оже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Исправлен баг при задании длины свободного пробега (для всех частиц, кроме фотонов), когда вместо сэмплированной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Оже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беррилий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Исправлена ошибка в выборе оболочки при ионизации (недооценка вклада валентной зоны в компаундах из-за неправильного домноже</w:t>
      </w:r>
      <w:r w:rsidR="00A85195">
        <w:rPr>
          <w:lang w:val="ru-RU"/>
        </w:rPr>
        <w:t>н</w:t>
      </w:r>
      <w:r>
        <w:rPr>
          <w:lang w:val="ru-RU"/>
        </w:rPr>
        <w:t xml:space="preserve">ния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r>
        <w:t>minloc</w:t>
      </w:r>
      <w:r>
        <w:rPr>
          <w:lang w:val="ru-RU"/>
        </w:rPr>
        <w:t xml:space="preserve"> процедуре как 1, когда в массиве </w:t>
      </w:r>
      <w:r>
        <w:t>MASK</w:t>
      </w:r>
      <w:r>
        <w:rPr>
          <w:lang w:val="ru-RU"/>
        </w:rPr>
        <w:t xml:space="preserve"> даёт все элементы </w:t>
      </w:r>
      <w:r w:rsidRPr="003A7F8D">
        <w:rPr>
          <w:lang w:val="ru-RU"/>
        </w:rPr>
        <w:t>.</w:t>
      </w:r>
      <w:r>
        <w:t>false</w:t>
      </w:r>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assume noold_maxminloc</w:t>
      </w:r>
      <w:r>
        <w:rPr>
          <w:rFonts w:ascii="Tahoma" w:hAnsi="Tahoma" w:cs="Tahoma"/>
          <w:color w:val="555555"/>
          <w:shd w:val="clear" w:color="auto" w:fill="FFFFFF"/>
          <w:lang w:val="ru-RU"/>
        </w:rPr>
        <w:t xml:space="preserve"> </w:t>
      </w:r>
      <w:r w:rsidRPr="004A27F9">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lastRenderedPageBreak/>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r w:rsidR="004364C3">
        <w:t>Tgrid</w:t>
      </w:r>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t>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т.о.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Исправлен вызов гнуплот</w:t>
      </w:r>
      <w:r w:rsidR="00274D52">
        <w:rPr>
          <w:lang w:val="ru-RU"/>
        </w:rPr>
        <w:t>а</w:t>
      </w:r>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лючение создания гнуплот-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lastRenderedPageBreak/>
        <w:t>Добавлена возможность выбрать, в</w:t>
      </w:r>
      <w:r w:rsidRPr="00633881">
        <w:rPr>
          <w:lang w:val="ru-RU"/>
        </w:rPr>
        <w:t xml:space="preserve"> каком формате gnuplot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r w:rsidRPr="00633881">
        <w:rPr>
          <w:lang w:val="ru-RU"/>
        </w:rPr>
        <w:t>eps, jpeg, gif, png, pdf.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Такая перенормировка сглаживает только электронные сечения, но не ионные, т.к.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файл </w:t>
      </w:r>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Добавлены закрытия файлов со скриптами ДОС, так, чтобы их можно было вызывать еще в течении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Исправлен баг в моделировании Бремзштралунга</w:t>
      </w:r>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Source_files</w:t>
      </w:r>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r>
        <w:t>Makefile</w:t>
      </w:r>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400761" w14:textId="77777777" w:rsidR="00A71965" w:rsidRDefault="00A71965" w:rsidP="00F87CE8">
      <w:r>
        <w:separator/>
      </w:r>
    </w:p>
  </w:endnote>
  <w:endnote w:type="continuationSeparator" w:id="0">
    <w:p w14:paraId="6448F5F4" w14:textId="77777777" w:rsidR="00A71965" w:rsidRDefault="00A71965"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FA4C0" w14:textId="77777777" w:rsidR="00A71965" w:rsidRDefault="00A71965" w:rsidP="00F87CE8">
      <w:r>
        <w:separator/>
      </w:r>
    </w:p>
  </w:footnote>
  <w:footnote w:type="continuationSeparator" w:id="0">
    <w:p w14:paraId="3E81D85D" w14:textId="77777777" w:rsidR="00A71965" w:rsidRDefault="00A71965" w:rsidP="00F87CE8">
      <w:r>
        <w:continuationSeparator/>
      </w:r>
    </w:p>
  </w:footnote>
  <w:footnote w:id="1">
    <w:p w14:paraId="6FA6FA4B" w14:textId="77777777" w:rsidR="00A22572" w:rsidRPr="00AD213D" w:rsidRDefault="00A22572" w:rsidP="00F87CE8">
      <w:pPr>
        <w:pStyle w:val="FootnoteText"/>
        <w:rPr>
          <w:lang w:val="ru-RU"/>
        </w:rPr>
      </w:pPr>
      <w:r w:rsidRPr="004A27F9">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r>
        <w:rPr>
          <w:lang w:val="ru-RU"/>
        </w:rPr>
        <w:t>См. например Маркус А. «С</w:t>
      </w:r>
      <w:r w:rsidRPr="008B10AF">
        <w:rPr>
          <w:lang w:val="ru-RU"/>
        </w:rPr>
        <w:t>овременный Fortran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14:paraId="546144F2"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14:paraId="329ED4FA" w14:textId="77777777" w:rsidR="00A22572" w:rsidRPr="008B10AF" w:rsidRDefault="00A22572" w:rsidP="00F87CE8">
      <w:pPr>
        <w:pStyle w:val="FootnoteText"/>
        <w:rPr>
          <w:lang w:val="ru-RU"/>
        </w:rPr>
      </w:pPr>
      <w:r w:rsidRPr="004A27F9">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hyperlink>
    </w:p>
  </w:footnote>
  <w:footnote w:id="6">
    <w:p w14:paraId="125D5C3B" w14:textId="77777777" w:rsidR="00A22572" w:rsidRPr="003316DD" w:rsidRDefault="00A22572" w:rsidP="00F87CE8">
      <w:pPr>
        <w:pStyle w:val="FootnoteText"/>
        <w:rPr>
          <w:lang w:val="ru-RU"/>
        </w:rPr>
      </w:pPr>
      <w:r w:rsidRPr="004A27F9">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14:paraId="22A7FC02" w14:textId="77777777" w:rsidR="00A22572" w:rsidRPr="00613E04" w:rsidRDefault="00A22572">
      <w:pPr>
        <w:pStyle w:val="FootnoteText"/>
        <w:rPr>
          <w:lang w:val="ru-RU"/>
        </w:rPr>
      </w:pPr>
      <w:r w:rsidRPr="004A27F9">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14:paraId="217B9186" w14:textId="77777777" w:rsidR="00A22572" w:rsidRPr="003316DD" w:rsidRDefault="00A22572" w:rsidP="00F87CE8">
      <w:pPr>
        <w:pStyle w:val="FootnoteText"/>
        <w:rPr>
          <w:lang w:val="ru-RU"/>
        </w:rPr>
      </w:pPr>
      <w:r w:rsidRPr="004A27F9">
        <w:rPr>
          <w:rStyle w:val="FootnoteReference"/>
        </w:rPr>
        <w:footnoteRef/>
      </w:r>
      <w:r w:rsidRPr="003316DD">
        <w:rPr>
          <w:lang w:val="ru-RU"/>
        </w:rPr>
        <w:t xml:space="preserve"> </w:t>
      </w:r>
      <w:hyperlink r:id="rId7" w:history="1">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hyperlink>
    </w:p>
  </w:footnote>
  <w:footnote w:id="9">
    <w:p w14:paraId="1C8A8F62" w14:textId="77777777" w:rsidR="00A22572" w:rsidRPr="002724C9" w:rsidRDefault="00A22572" w:rsidP="002724C9">
      <w:pPr>
        <w:pStyle w:val="FootnoteText"/>
        <w:rPr>
          <w:lang w:val="ru-RU"/>
        </w:rPr>
      </w:pPr>
      <w:r w:rsidRPr="004A27F9">
        <w:rPr>
          <w:rStyle w:val="FootnoteReference"/>
        </w:rPr>
        <w:footnoteRef/>
      </w:r>
      <w:r>
        <w:rPr>
          <w:lang w:val="ru-RU"/>
        </w:rPr>
        <w:t xml:space="preserve"> </w:t>
      </w:r>
      <w:hyperlink r:id="rId8"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14:paraId="0AAB63F1"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14:paraId="6C25D703"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14:paraId="02B66C5B" w14:textId="77777777" w:rsidR="00A22572" w:rsidRPr="00DA777A" w:rsidRDefault="00A22572">
      <w:pPr>
        <w:pStyle w:val="FootnoteText"/>
        <w:rPr>
          <w:lang w:val="ru-RU"/>
        </w:rPr>
      </w:pPr>
      <w:r>
        <w:rPr>
          <w:rStyle w:val="FootnoteReference"/>
        </w:rPr>
        <w:footnoteRef/>
      </w:r>
      <w:r w:rsidRPr="00DA777A">
        <w:rPr>
          <w:lang w:val="ru-RU"/>
        </w:rPr>
        <w:t xml:space="preserve"> </w:t>
      </w:r>
      <w:hyperlink r:id="rId11"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14:paraId="2B677FA7" w14:textId="77777777" w:rsidR="009613FF" w:rsidRPr="009613FF" w:rsidRDefault="009613FF" w:rsidP="009613FF">
      <w:pPr>
        <w:pStyle w:val="FootnoteText"/>
        <w:rPr>
          <w:lang w:val="ru-RU"/>
        </w:rPr>
      </w:pPr>
      <w:r>
        <w:rPr>
          <w:rStyle w:val="FootnoteReference"/>
        </w:rPr>
        <w:footnoteRef/>
      </w:r>
      <w:r w:rsidRPr="009613FF">
        <w:rPr>
          <w:lang w:val="ru-RU"/>
        </w:rPr>
        <w:t xml:space="preserve"> </w:t>
      </w:r>
      <w:hyperlink r:id="rId12" w:history="1">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4">
    <w:p w14:paraId="3C990409" w14:textId="77777777" w:rsidR="009613FF" w:rsidRPr="009613FF" w:rsidRDefault="009613FF">
      <w:pPr>
        <w:pStyle w:val="FootnoteText"/>
        <w:rPr>
          <w:lang w:val="ru-RU"/>
        </w:rPr>
      </w:pPr>
      <w:r>
        <w:rPr>
          <w:rStyle w:val="FootnoteReference"/>
        </w:rPr>
        <w:footnoteRef/>
      </w:r>
      <w:r w:rsidRPr="009613FF">
        <w:rPr>
          <w:lang w:val="ru-RU"/>
        </w:rPr>
        <w:t xml:space="preserve"> </w:t>
      </w:r>
      <w:hyperlink r:id="rId13" w:history="1">
        <w:r w:rsidRPr="00730A8D">
          <w:rPr>
            <w:rStyle w:val="Hyperlink"/>
            <w:lang w:val="ru-RU"/>
          </w:rPr>
          <w:t>https://notepad-plus-plus.org/</w:t>
        </w:r>
      </w:hyperlink>
      <w:r w:rsidRPr="009613FF">
        <w:rPr>
          <w:lang w:val="ru-RU"/>
        </w:rPr>
        <w:t xml:space="preserve"> </w:t>
      </w:r>
    </w:p>
  </w:footnote>
  <w:footnote w:id="15">
    <w:p w14:paraId="553C99FF" w14:textId="77777777" w:rsidR="00A22572" w:rsidRPr="006F51B8" w:rsidRDefault="00A22572">
      <w:pPr>
        <w:pStyle w:val="FootnoteText"/>
        <w:rPr>
          <w:lang w:val="ru-RU"/>
        </w:rPr>
      </w:pPr>
      <w:r w:rsidRPr="004A27F9">
        <w:rPr>
          <w:rStyle w:val="FootnoteReference"/>
        </w:rPr>
        <w:footnoteRef/>
      </w:r>
      <w:r w:rsidRPr="006F51B8">
        <w:rPr>
          <w:lang w:val="ru-RU"/>
        </w:rPr>
        <w:t xml:space="preserve"> </w:t>
      </w:r>
      <w:hyperlink r:id="rId14"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hyperlink>
    </w:p>
  </w:footnote>
  <w:footnote w:id="16">
    <w:p w14:paraId="10ECA57B" w14:textId="77777777" w:rsidR="00A22572" w:rsidRPr="008C5568" w:rsidRDefault="00A22572">
      <w:pPr>
        <w:pStyle w:val="FootnoteText"/>
        <w:rPr>
          <w:lang w:val="ru-RU"/>
        </w:rPr>
      </w:pPr>
      <w:r w:rsidRPr="004A27F9">
        <w:rPr>
          <w:rStyle w:val="FootnoteReference"/>
        </w:rPr>
        <w:footnoteRef/>
      </w:r>
      <w:r w:rsidRPr="008C5568">
        <w:rPr>
          <w:lang w:val="ru-RU"/>
        </w:rPr>
        <w:t xml:space="preserve"> </w:t>
      </w:r>
      <w:hyperlink r:id="rId15"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14:paraId="61950AFE" w14:textId="77777777" w:rsidR="00A22572" w:rsidRPr="0058104E" w:rsidRDefault="00A22572" w:rsidP="00F87CE8">
      <w:pPr>
        <w:pStyle w:val="FootnoteText"/>
        <w:rPr>
          <w:lang w:val="ru-RU"/>
        </w:rPr>
      </w:pPr>
      <w:r w:rsidRPr="004A27F9">
        <w:rPr>
          <w:rStyle w:val="FootnoteReference"/>
        </w:rPr>
        <w:footnoteRef/>
      </w:r>
      <w:r w:rsidRPr="0058104E">
        <w:rPr>
          <w:lang w:val="ru-RU"/>
        </w:rPr>
        <w:t xml:space="preserve"> </w:t>
      </w:r>
      <w:r>
        <w:rPr>
          <w:lang w:val="ru-RU"/>
        </w:rPr>
        <w:t xml:space="preserve">См. например </w:t>
      </w:r>
      <w:hyperlink r:id="rId16"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r w:rsidRPr="00133EF1">
          <w:rPr>
            <w:rStyle w:val="Hyperlink"/>
          </w:rPr>
          <w:t>tutorialspoint</w:t>
        </w:r>
        <w:r w:rsidRPr="0058104E">
          <w:rPr>
            <w:rStyle w:val="Hyperlink"/>
            <w:lang w:val="ru-RU"/>
          </w:rPr>
          <w:t>.</w:t>
        </w:r>
        <w:r w:rsidRPr="00133EF1">
          <w:rPr>
            <w:rStyle w:val="Hyperlink"/>
          </w:rPr>
          <w:t>com</w:t>
        </w:r>
        <w:r w:rsidRPr="0058104E">
          <w:rPr>
            <w:rStyle w:val="Hyperlink"/>
            <w:lang w:val="ru-RU"/>
          </w:rPr>
          <w:t>/</w:t>
        </w:r>
        <w:r w:rsidRPr="00133EF1">
          <w:rPr>
            <w:rStyle w:val="Hyperlink"/>
          </w:rPr>
          <w:t>unix</w:t>
        </w:r>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r w:rsidRPr="00133EF1">
          <w:rPr>
            <w:rStyle w:val="Hyperlink"/>
          </w:rPr>
          <w:t>htm</w:t>
        </w:r>
      </w:hyperlink>
    </w:p>
  </w:footnote>
  <w:footnote w:id="18">
    <w:p w14:paraId="2DD38BAA" w14:textId="77777777" w:rsidR="00A22572" w:rsidRPr="003C2A42" w:rsidRDefault="00A22572">
      <w:pPr>
        <w:pStyle w:val="FootnoteText"/>
        <w:rPr>
          <w:lang w:val="ru-RU"/>
        </w:rPr>
      </w:pPr>
      <w:r>
        <w:rPr>
          <w:rStyle w:val="FootnoteReference"/>
        </w:rPr>
        <w:footnoteRef/>
      </w:r>
      <w:r w:rsidRPr="003C2A42">
        <w:rPr>
          <w:lang w:val="ru-RU"/>
        </w:rPr>
        <w:t xml:space="preserve"> </w:t>
      </w:r>
      <w:hyperlink r:id="rId17" w:history="1">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r w:rsidRPr="000D4FED">
          <w:rPr>
            <w:rStyle w:val="Hyperlink"/>
          </w:rPr>
          <w:t>lammps</w:t>
        </w:r>
        <w:r w:rsidRPr="000D4FED">
          <w:rPr>
            <w:rStyle w:val="Hyperlink"/>
            <w:lang w:val="ru-RU"/>
          </w:rPr>
          <w:t>.</w:t>
        </w:r>
        <w:r w:rsidRPr="000D4FED">
          <w:rPr>
            <w:rStyle w:val="Hyperlink"/>
          </w:rPr>
          <w:t>org</w:t>
        </w:r>
        <w:r w:rsidRPr="000D4FED">
          <w:rPr>
            <w:rStyle w:val="Hyperlink"/>
            <w:lang w:val="ru-RU"/>
          </w:rPr>
          <w:t>/</w:t>
        </w:r>
      </w:hyperlink>
      <w:r w:rsidRPr="003C2A42">
        <w:rPr>
          <w:lang w:val="ru-RU"/>
        </w:rPr>
        <w:t xml:space="preserve"> </w:t>
      </w:r>
    </w:p>
  </w:footnote>
  <w:footnote w:id="19">
    <w:p w14:paraId="27A1C6FC" w14:textId="77777777" w:rsidR="00A22572" w:rsidRPr="003C2A42" w:rsidRDefault="00A22572">
      <w:pPr>
        <w:pStyle w:val="FootnoteText"/>
        <w:rPr>
          <w:lang w:val="ru-RU"/>
        </w:rPr>
      </w:pPr>
      <w:r>
        <w:rPr>
          <w:rStyle w:val="FootnoteReference"/>
        </w:rPr>
        <w:footnoteRef/>
      </w:r>
      <w:r w:rsidRPr="003C2A42">
        <w:rPr>
          <w:lang w:val="ru-RU"/>
        </w:rPr>
        <w:t xml:space="preserve"> </w:t>
      </w:r>
      <w:hyperlink r:id="rId18" w:history="1">
        <w:r w:rsidRPr="000D4FED">
          <w:rPr>
            <w:rStyle w:val="Hyperlink"/>
            <w:lang w:val="ru-RU"/>
          </w:rPr>
          <w:t>https://docs.lammps.org/units.html</w:t>
        </w:r>
      </w:hyperlink>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4A27F9">
        <w:rPr>
          <w:rStyle w:val="FootnoteReference"/>
        </w:rPr>
        <w:footnoteRef/>
      </w:r>
      <w:r w:rsidRPr="0007059A">
        <w:rPr>
          <w:lang w:val="ru-RU"/>
        </w:rPr>
        <w:t xml:space="preserve"> </w:t>
      </w:r>
      <w:hyperlink r:id="rId19" w:history="1">
        <w:r>
          <w:rPr>
            <w:rStyle w:val="Hyperlink"/>
          </w:rPr>
          <w:t>http</w:t>
        </w:r>
        <w:r w:rsidRPr="0007059A">
          <w:rPr>
            <w:rStyle w:val="Hyperlink"/>
            <w:lang w:val="ru-RU"/>
          </w:rPr>
          <w:t>://</w:t>
        </w:r>
        <w:r>
          <w:rPr>
            <w:rStyle w:val="Hyperlink"/>
          </w:rPr>
          <w:t>www</w:t>
        </w:r>
        <w:r w:rsidRPr="0007059A">
          <w:rPr>
            <w:rStyle w:val="Hyperlink"/>
            <w:lang w:val="ru-RU"/>
          </w:rPr>
          <w:t>.</w:t>
        </w:r>
        <w:r>
          <w:rPr>
            <w:rStyle w:val="Hyperlink"/>
          </w:rPr>
          <w:t>gnuplot</w:t>
        </w:r>
        <w:r w:rsidRPr="0007059A">
          <w:rPr>
            <w:rStyle w:val="Hyperlink"/>
            <w:lang w:val="ru-RU"/>
          </w:rPr>
          <w:t>.</w:t>
        </w:r>
        <w:r>
          <w:rPr>
            <w:rStyle w:val="Hyperlink"/>
          </w:rPr>
          <w:t>info</w:t>
        </w:r>
        <w:r w:rsidRPr="0007059A">
          <w:rPr>
            <w:rStyle w:val="Hyperlink"/>
            <w:lang w:val="ru-RU"/>
          </w:rPr>
          <w:t>/</w:t>
        </w:r>
      </w:hyperlink>
    </w:p>
  </w:footnote>
  <w:footnote w:id="21">
    <w:p w14:paraId="44E2BEF3" w14:textId="77777777" w:rsidR="00A22572" w:rsidRPr="00727791" w:rsidRDefault="00A22572">
      <w:pPr>
        <w:pStyle w:val="FootnoteText"/>
        <w:rPr>
          <w:lang w:val="ru-RU"/>
        </w:rPr>
      </w:pPr>
      <w:r w:rsidRPr="004A27F9">
        <w:rPr>
          <w:rStyle w:val="FootnoteReference"/>
        </w:rPr>
        <w:footnoteRef/>
      </w:r>
      <w:r w:rsidRPr="00727791">
        <w:rPr>
          <w:lang w:val="ru-RU"/>
        </w:rPr>
        <w:t xml:space="preserve"> </w:t>
      </w:r>
      <w:hyperlink r:id="rId20"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4A27F9">
        <w:rPr>
          <w:rStyle w:val="FootnoteReference"/>
        </w:rPr>
        <w:footnoteRef/>
      </w:r>
      <w:r w:rsidRPr="0007059A">
        <w:rPr>
          <w:lang w:val="ru-RU"/>
        </w:rPr>
        <w:t xml:space="preserve"> </w:t>
      </w:r>
      <w:hyperlink r:id="rId21"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7"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1"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5"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6"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1"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8"/>
  </w:num>
  <w:num w:numId="2">
    <w:abstractNumId w:val="10"/>
  </w:num>
  <w:num w:numId="3">
    <w:abstractNumId w:val="19"/>
  </w:num>
  <w:num w:numId="4">
    <w:abstractNumId w:val="41"/>
  </w:num>
  <w:num w:numId="5">
    <w:abstractNumId w:val="38"/>
  </w:num>
  <w:num w:numId="6">
    <w:abstractNumId w:val="28"/>
  </w:num>
  <w:num w:numId="7">
    <w:abstractNumId w:val="21"/>
  </w:num>
  <w:num w:numId="8">
    <w:abstractNumId w:val="15"/>
  </w:num>
  <w:num w:numId="9">
    <w:abstractNumId w:val="7"/>
  </w:num>
  <w:num w:numId="10">
    <w:abstractNumId w:val="5"/>
  </w:num>
  <w:num w:numId="11">
    <w:abstractNumId w:val="6"/>
  </w:num>
  <w:num w:numId="12">
    <w:abstractNumId w:val="32"/>
  </w:num>
  <w:num w:numId="13">
    <w:abstractNumId w:val="30"/>
  </w:num>
  <w:num w:numId="14">
    <w:abstractNumId w:val="9"/>
  </w:num>
  <w:num w:numId="15">
    <w:abstractNumId w:val="22"/>
  </w:num>
  <w:num w:numId="16">
    <w:abstractNumId w:val="11"/>
  </w:num>
  <w:num w:numId="17">
    <w:abstractNumId w:val="0"/>
  </w:num>
  <w:num w:numId="18">
    <w:abstractNumId w:val="1"/>
  </w:num>
  <w:num w:numId="19">
    <w:abstractNumId w:val="33"/>
  </w:num>
  <w:num w:numId="20">
    <w:abstractNumId w:val="26"/>
  </w:num>
  <w:num w:numId="21">
    <w:abstractNumId w:val="25"/>
  </w:num>
  <w:num w:numId="22">
    <w:abstractNumId w:val="34"/>
  </w:num>
  <w:num w:numId="23">
    <w:abstractNumId w:val="35"/>
  </w:num>
  <w:num w:numId="24">
    <w:abstractNumId w:val="40"/>
  </w:num>
  <w:num w:numId="25">
    <w:abstractNumId w:val="39"/>
  </w:num>
  <w:num w:numId="26">
    <w:abstractNumId w:val="29"/>
  </w:num>
  <w:num w:numId="27">
    <w:abstractNumId w:val="2"/>
  </w:num>
  <w:num w:numId="28">
    <w:abstractNumId w:val="44"/>
  </w:num>
  <w:num w:numId="29">
    <w:abstractNumId w:val="4"/>
  </w:num>
  <w:num w:numId="30">
    <w:abstractNumId w:val="42"/>
  </w:num>
  <w:num w:numId="31">
    <w:abstractNumId w:val="14"/>
  </w:num>
  <w:num w:numId="32">
    <w:abstractNumId w:val="16"/>
  </w:num>
  <w:num w:numId="33">
    <w:abstractNumId w:val="3"/>
  </w:num>
  <w:num w:numId="34">
    <w:abstractNumId w:val="45"/>
  </w:num>
  <w:num w:numId="35">
    <w:abstractNumId w:val="13"/>
  </w:num>
  <w:num w:numId="36">
    <w:abstractNumId w:val="47"/>
  </w:num>
  <w:num w:numId="37">
    <w:abstractNumId w:val="37"/>
  </w:num>
  <w:num w:numId="38">
    <w:abstractNumId w:val="27"/>
  </w:num>
  <w:num w:numId="39">
    <w:abstractNumId w:val="31"/>
  </w:num>
  <w:num w:numId="40">
    <w:abstractNumId w:val="43"/>
  </w:num>
  <w:num w:numId="41">
    <w:abstractNumId w:val="20"/>
  </w:num>
  <w:num w:numId="42">
    <w:abstractNumId w:val="17"/>
  </w:num>
  <w:num w:numId="43">
    <w:abstractNumId w:val="23"/>
  </w:num>
  <w:num w:numId="44">
    <w:abstractNumId w:val="24"/>
  </w:num>
  <w:num w:numId="45">
    <w:abstractNumId w:val="12"/>
  </w:num>
  <w:num w:numId="46">
    <w:abstractNumId w:val="36"/>
  </w:num>
  <w:num w:numId="47">
    <w:abstractNumId w:val="46"/>
  </w:num>
  <w:num w:numId="48">
    <w:abstractNumId w:val="18"/>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828"/>
    <w:rsid w:val="00100A25"/>
    <w:rsid w:val="00101E4E"/>
    <w:rsid w:val="0010444B"/>
    <w:rsid w:val="0011067F"/>
    <w:rsid w:val="00112C79"/>
    <w:rsid w:val="00113105"/>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62DF5"/>
    <w:rsid w:val="004741CB"/>
    <w:rsid w:val="004751DF"/>
    <w:rsid w:val="00477C21"/>
    <w:rsid w:val="004829D3"/>
    <w:rsid w:val="00482A8C"/>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7BF7"/>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EE6"/>
    <w:rsid w:val="005C0CC5"/>
    <w:rsid w:val="005C6329"/>
    <w:rsid w:val="005C7890"/>
    <w:rsid w:val="005C7BD9"/>
    <w:rsid w:val="005D609A"/>
    <w:rsid w:val="005D652E"/>
    <w:rsid w:val="005D7869"/>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24E3F"/>
    <w:rsid w:val="00727791"/>
    <w:rsid w:val="0073161F"/>
    <w:rsid w:val="00735D00"/>
    <w:rsid w:val="00737DAC"/>
    <w:rsid w:val="00744169"/>
    <w:rsid w:val="00747A79"/>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D84"/>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6D54"/>
    <w:rsid w:val="009B2AAD"/>
    <w:rsid w:val="009C04E5"/>
    <w:rsid w:val="009C123F"/>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61DC2"/>
    <w:rsid w:val="00A65233"/>
    <w:rsid w:val="00A70C85"/>
    <w:rsid w:val="00A71965"/>
    <w:rsid w:val="00A73D24"/>
    <w:rsid w:val="00A74106"/>
    <w:rsid w:val="00A75C3E"/>
    <w:rsid w:val="00A77A85"/>
    <w:rsid w:val="00A81323"/>
    <w:rsid w:val="00A81EE7"/>
    <w:rsid w:val="00A82483"/>
    <w:rsid w:val="00A85195"/>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15BEA"/>
    <w:rsid w:val="00B212FD"/>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D8"/>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11A6"/>
    <w:rsid w:val="00E14FE7"/>
    <w:rsid w:val="00E171AC"/>
    <w:rsid w:val="00E20AAB"/>
    <w:rsid w:val="00E22010"/>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ds.iaea.org/photonuclear/"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3" Type="http://schemas.openxmlformats.org/officeDocument/2006/relationships/hyperlink" Target="https://notepad-plus-plus.org/" TargetMode="External"/><Relationship Id="rId18" Type="http://schemas.openxmlformats.org/officeDocument/2006/relationships/hyperlink" Target="https://docs.lammps.org/units.html" TargetMode="External"/><Relationship Id="rId3" Type="http://schemas.openxmlformats.org/officeDocument/2006/relationships/hyperlink" Target="https://software.intel.com/en-us/mkl" TargetMode="External"/><Relationship Id="rId21" Type="http://schemas.openxmlformats.org/officeDocument/2006/relationships/hyperlink" Target="https://community.intel.com/t5/Intel-Fortran-Compiler/Change-in-result-of-MINLOC-MAXLOC-functions-when-all-elements-of/td-p/1125542" TargetMode="External"/><Relationship Id="rId7" Type="http://schemas.openxmlformats.org/officeDocument/2006/relationships/hyperlink" Target="https://www.openmp.org/" TargetMode="External"/><Relationship Id="rId12" Type="http://schemas.openxmlformats.org/officeDocument/2006/relationships/hyperlink" Target="https://kate-editor.org/" TargetMode="External"/><Relationship Id="rId17" Type="http://schemas.openxmlformats.org/officeDocument/2006/relationships/hyperlink" Target="https://www.lammps.org/" TargetMode="External"/><Relationship Id="rId2" Type="http://schemas.openxmlformats.org/officeDocument/2006/relationships/hyperlink" Target="http://www.netlib.org/lapack/" TargetMode="External"/><Relationship Id="rId16" Type="http://schemas.openxmlformats.org/officeDocument/2006/relationships/hyperlink" Target="https://www.tutorialspoint.com/unix_commands/make.htm" TargetMode="External"/><Relationship Id="rId20" Type="http://schemas.openxmlformats.org/officeDocument/2006/relationships/hyperlink" Target="https://en.wikipedia.org/wiki/XYZ_file_format"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www.intel.com/content/www/us/en/developer/tools/oneapi/hpc-toolkit-download.html" TargetMode="External"/><Relationship Id="rId5" Type="http://schemas.openxmlformats.org/officeDocument/2006/relationships/hyperlink" Target="https://www-nds.iaea.org/epics/" TargetMode="External"/><Relationship Id="rId15" Type="http://schemas.openxmlformats.org/officeDocument/2006/relationships/hyperlink" Target="https://software.intel.com/content/www/us/en/develop/tools/math-kernel-library.html" TargetMode="External"/><Relationship Id="rId10" Type="http://schemas.openxmlformats.org/officeDocument/2006/relationships/hyperlink" Target="https://www.intel.com/content/www/us/en/developer/tools/oneapi/base-toolkit-download.html" TargetMode="External"/><Relationship Id="rId19" Type="http://schemas.openxmlformats.org/officeDocument/2006/relationships/hyperlink" Target="http://www.gnuplot.info/" TargetMode="External"/><Relationship Id="rId4" Type="http://schemas.openxmlformats.org/officeDocument/2006/relationships/hyperlink" Target="https://www-nds.iaea.org/epdl97/" TargetMode="External"/><Relationship Id="rId9" Type="http://schemas.openxmlformats.org/officeDocument/2006/relationships/hyperlink" Target="https://visualstudio.microsoft.com/vs/community/" TargetMode="External"/><Relationship Id="rId14" Type="http://schemas.openxmlformats.org/officeDocument/2006/relationships/hyperlink" Target="http://www.gnuplot.inf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7</TotalTime>
  <Pages>53</Pages>
  <Words>40849</Words>
  <Characters>232843</Characters>
  <Application>Microsoft Office Word</Application>
  <DocSecurity>0</DocSecurity>
  <Lines>1940</Lines>
  <Paragraphs>54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73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02</cp:revision>
  <dcterms:created xsi:type="dcterms:W3CDTF">2021-10-24T16:26:00Z</dcterms:created>
  <dcterms:modified xsi:type="dcterms:W3CDTF">2022-09-06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